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251057" w14:textId="76C30857" w:rsidR="00380567" w:rsidRPr="005F16E5" w:rsidRDefault="00380567">
      <w:pPr>
        <w:rPr>
          <w:b/>
          <w:bCs/>
          <w:sz w:val="28"/>
          <w:szCs w:val="28"/>
        </w:rPr>
      </w:pPr>
      <w:r w:rsidRPr="005F16E5">
        <w:rPr>
          <w:b/>
          <w:bCs/>
          <w:sz w:val="28"/>
          <w:szCs w:val="28"/>
        </w:rPr>
        <w:t>Supplementary</w:t>
      </w:r>
      <w:r w:rsidR="005F16E5" w:rsidRPr="005F16E5">
        <w:rPr>
          <w:b/>
          <w:bCs/>
          <w:sz w:val="28"/>
          <w:szCs w:val="28"/>
        </w:rPr>
        <w:t xml:space="preserve"> tables and figures</w:t>
      </w:r>
    </w:p>
    <w:p w14:paraId="26C21027" w14:textId="77777777" w:rsidR="00F6428B" w:rsidRDefault="00F6428B">
      <w:pPr>
        <w:rPr>
          <w:b/>
          <w:bCs/>
        </w:rPr>
      </w:pPr>
    </w:p>
    <w:p w14:paraId="788856BC" w14:textId="1DE9A094" w:rsidR="005F16E5" w:rsidRDefault="00D462E8">
      <w:pPr>
        <w:rPr>
          <w:b/>
          <w:bCs/>
        </w:rPr>
      </w:pPr>
      <w:r>
        <w:rPr>
          <w:b/>
          <w:bCs/>
        </w:rPr>
        <w:t xml:space="preserve">Supplementary 1: </w:t>
      </w:r>
      <w:r w:rsidRPr="00D462E8">
        <w:t>Search strategy</w:t>
      </w:r>
    </w:p>
    <w:p w14:paraId="356FF795" w14:textId="77777777" w:rsidR="00D462E8" w:rsidRDefault="00D462E8">
      <w:pPr>
        <w:rPr>
          <w:b/>
          <w:bCs/>
        </w:rPr>
      </w:pPr>
    </w:p>
    <w:p w14:paraId="67E928B0" w14:textId="434DF1AC" w:rsidR="005F16E5" w:rsidRDefault="005F16E5">
      <w:r w:rsidRPr="005F16E5">
        <w:rPr>
          <w:b/>
          <w:bCs/>
        </w:rPr>
        <w:t xml:space="preserve">Supplementary table </w:t>
      </w:r>
      <w:r w:rsidR="00F00D9A">
        <w:rPr>
          <w:b/>
          <w:bCs/>
        </w:rPr>
        <w:t>1</w:t>
      </w:r>
      <w:r w:rsidRPr="005F16E5">
        <w:rPr>
          <w:b/>
          <w:bCs/>
        </w:rPr>
        <w:t>:</w:t>
      </w:r>
      <w:r w:rsidRPr="005F16E5">
        <w:t xml:space="preserve"> Assessment of included trials report</w:t>
      </w:r>
      <w:r w:rsidR="00836205">
        <w:t>ing</w:t>
      </w:r>
      <w:r w:rsidRPr="005F16E5">
        <w:t xml:space="preserve"> quality of life using CONSORT PRO extension checklist</w:t>
      </w:r>
    </w:p>
    <w:p w14:paraId="164BE3E1" w14:textId="63FB321A" w:rsidR="00F00D9A" w:rsidRPr="005F16E5" w:rsidRDefault="00F00D9A" w:rsidP="00F00D9A">
      <w:r w:rsidRPr="005F16E5">
        <w:rPr>
          <w:b/>
          <w:bCs/>
        </w:rPr>
        <w:t xml:space="preserve">Supplementary table </w:t>
      </w:r>
      <w:r>
        <w:rPr>
          <w:b/>
          <w:bCs/>
        </w:rPr>
        <w:t>2</w:t>
      </w:r>
      <w:r w:rsidRPr="005F16E5">
        <w:rPr>
          <w:b/>
          <w:bCs/>
        </w:rPr>
        <w:t>:</w:t>
      </w:r>
      <w:r w:rsidRPr="005F16E5">
        <w:t xml:space="preserve"> Studies assessing reporting of quality of life in cancer trials</w:t>
      </w:r>
    </w:p>
    <w:p w14:paraId="14250758" w14:textId="77777777" w:rsidR="005F16E5" w:rsidRPr="005F16E5" w:rsidRDefault="005F16E5"/>
    <w:p w14:paraId="2B411F6A" w14:textId="4A1A0C1F" w:rsidR="005F16E5" w:rsidRPr="005F16E5" w:rsidRDefault="005F16E5">
      <w:r w:rsidRPr="005F16E5">
        <w:rPr>
          <w:b/>
          <w:bCs/>
        </w:rPr>
        <w:t>Supplementary figure 1:</w:t>
      </w:r>
      <w:r w:rsidRPr="005F16E5">
        <w:t xml:space="preserve"> Kaplan-Meier curves of time to publication of </w:t>
      </w:r>
      <w:proofErr w:type="spellStart"/>
      <w:r w:rsidRPr="005F16E5">
        <w:t>HRQoL</w:t>
      </w:r>
      <w:proofErr w:type="spellEnd"/>
      <w:r w:rsidRPr="005F16E5">
        <w:t xml:space="preserve"> results</w:t>
      </w:r>
    </w:p>
    <w:p w14:paraId="65D1CEE9" w14:textId="5DFF1AD1" w:rsidR="005F16E5" w:rsidRPr="005F16E5" w:rsidRDefault="005F16E5">
      <w:r w:rsidRPr="005F16E5">
        <w:rPr>
          <w:b/>
          <w:bCs/>
        </w:rPr>
        <w:t>Supplementary figure 2:</w:t>
      </w:r>
      <w:r w:rsidRPr="005F16E5">
        <w:t xml:space="preserve"> Kaplan-Meier curves of time to secondary publication of </w:t>
      </w:r>
      <w:proofErr w:type="spellStart"/>
      <w:r w:rsidRPr="005F16E5">
        <w:t>HRQoL</w:t>
      </w:r>
      <w:proofErr w:type="spellEnd"/>
      <w:r w:rsidRPr="005F16E5">
        <w:t xml:space="preserve"> data</w:t>
      </w:r>
    </w:p>
    <w:p w14:paraId="7447235D" w14:textId="77777777" w:rsidR="00D462E8" w:rsidRDefault="00D462E8">
      <w:pPr>
        <w:rPr>
          <w:b/>
          <w:bCs/>
        </w:rPr>
      </w:pPr>
    </w:p>
    <w:p w14:paraId="6257BBF2" w14:textId="77777777" w:rsidR="00D462E8" w:rsidRDefault="00D462E8">
      <w:pPr>
        <w:rPr>
          <w:b/>
          <w:bCs/>
        </w:rPr>
      </w:pPr>
    </w:p>
    <w:p w14:paraId="178C3C87" w14:textId="77777777" w:rsidR="00D462E8" w:rsidRDefault="00D462E8">
      <w:pPr>
        <w:rPr>
          <w:b/>
          <w:bCs/>
        </w:rPr>
      </w:pPr>
      <w:r>
        <w:rPr>
          <w:b/>
          <w:bCs/>
        </w:rPr>
        <w:br w:type="page"/>
      </w:r>
    </w:p>
    <w:p w14:paraId="5AD22ACC" w14:textId="2379ED2A" w:rsidR="00D462E8" w:rsidRPr="003254D5" w:rsidRDefault="00D462E8" w:rsidP="00D462E8">
      <w:pPr>
        <w:rPr>
          <w:b/>
          <w:bCs/>
        </w:rPr>
      </w:pPr>
      <w:r w:rsidRPr="003254D5">
        <w:rPr>
          <w:b/>
          <w:bCs/>
        </w:rPr>
        <w:lastRenderedPageBreak/>
        <w:t>Supplementary1: Search strategy</w:t>
      </w:r>
    </w:p>
    <w:p w14:paraId="4BC0C5ED" w14:textId="77777777" w:rsidR="00D462E8" w:rsidRPr="003254D5" w:rsidRDefault="00D462E8" w:rsidP="00D462E8">
      <w:pPr>
        <w:rPr>
          <w:b/>
          <w:bCs/>
        </w:rPr>
      </w:pPr>
      <w:r w:rsidRPr="003254D5">
        <w:rPr>
          <w:b/>
          <w:bCs/>
        </w:rPr>
        <w:t>MEDLINE</w:t>
      </w:r>
    </w:p>
    <w:p w14:paraId="3D75EB91" w14:textId="77777777" w:rsidR="00D462E8" w:rsidRPr="003254D5" w:rsidRDefault="00D462E8" w:rsidP="00D462E8">
      <w:r w:rsidRPr="003254D5">
        <w:t>1. exp High</w:t>
      </w:r>
      <w:r w:rsidRPr="003254D5">
        <w:rPr>
          <w:rFonts w:ascii="Cambria Math" w:hAnsi="Cambria Math" w:cs="Cambria Math"/>
        </w:rPr>
        <w:t>‐</w:t>
      </w:r>
      <w:r w:rsidRPr="003254D5">
        <w:t>Throughput Nucleotide Sequencing/</w:t>
      </w:r>
      <w:r w:rsidRPr="003254D5">
        <w:br/>
        <w:t>2. exp Molecular Sequence Annotation/</w:t>
      </w:r>
      <w:r w:rsidRPr="003254D5">
        <w:br/>
        <w:t>3. (next generation or next</w:t>
      </w:r>
      <w:r w:rsidRPr="003254D5">
        <w:rPr>
          <w:rFonts w:ascii="Cambria Math" w:hAnsi="Cambria Math" w:cs="Cambria Math"/>
        </w:rPr>
        <w:t>‐</w:t>
      </w:r>
      <w:r w:rsidRPr="003254D5">
        <w:t>gen or NGS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4. sequence analysis, DNA/</w:t>
      </w:r>
      <w:r w:rsidRPr="003254D5">
        <w:br/>
        <w:t>5. 1 or 2 or 3 or 4</w:t>
      </w:r>
      <w:r w:rsidRPr="003254D5">
        <w:br/>
        <w:t>6. exp Molecular Targeted Therapy/</w:t>
      </w:r>
      <w:r w:rsidRPr="003254D5">
        <w:br/>
        <w:t>7. ((match* or non</w:t>
      </w:r>
      <w:r w:rsidRPr="003254D5">
        <w:rPr>
          <w:rFonts w:ascii="Cambria Math" w:hAnsi="Cambria Math" w:cs="Cambria Math"/>
        </w:rPr>
        <w:t>‐</w:t>
      </w:r>
      <w:r w:rsidRPr="003254D5">
        <w:t>match* or molecular* or target*) adj3 (</w:t>
      </w:r>
      <w:proofErr w:type="spellStart"/>
      <w:r w:rsidRPr="003254D5">
        <w:t>therap</w:t>
      </w:r>
      <w:proofErr w:type="spellEnd"/>
      <w:r w:rsidRPr="003254D5">
        <w:t>* or group* or mutation* or compound*)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 xml:space="preserve">8. ((molecular* or </w:t>
      </w:r>
      <w:proofErr w:type="spellStart"/>
      <w:r w:rsidRPr="003254D5">
        <w:t>tumor</w:t>
      </w:r>
      <w:proofErr w:type="spellEnd"/>
      <w:r w:rsidRPr="003254D5">
        <w:t>* or tumour*) adj3 (marker* or mutation* or screen* or understanding* or alteration* or subtype*)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9. diagnostic precision.mp.</w:t>
      </w:r>
      <w:r w:rsidRPr="003254D5">
        <w:br/>
        <w:t>10. ((action* or target*) adj3 mutation*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11. genetic alteration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 xml:space="preserve">12. ((personal* or individual*) adj3 (treatment* or </w:t>
      </w:r>
      <w:proofErr w:type="spellStart"/>
      <w:r w:rsidRPr="003254D5">
        <w:t>therap</w:t>
      </w:r>
      <w:proofErr w:type="spellEnd"/>
      <w:r w:rsidRPr="003254D5">
        <w:t>*)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13. 6 or 7 or 8 or 9 or 10 or 11 or 12</w:t>
      </w:r>
      <w:r w:rsidRPr="003254D5">
        <w:br/>
        <w:t>14. exp Neoplasms/</w:t>
      </w:r>
      <w:r w:rsidRPr="003254D5">
        <w:br/>
        <w:t xml:space="preserve">15. (cancer* or </w:t>
      </w:r>
      <w:proofErr w:type="spellStart"/>
      <w:r w:rsidRPr="003254D5">
        <w:t>tumor</w:t>
      </w:r>
      <w:proofErr w:type="spellEnd"/>
      <w:r w:rsidRPr="003254D5">
        <w:t xml:space="preserve">* or tumour* or </w:t>
      </w:r>
      <w:proofErr w:type="spellStart"/>
      <w:r w:rsidRPr="003254D5">
        <w:t>neoplas</w:t>
      </w:r>
      <w:proofErr w:type="spellEnd"/>
      <w:r w:rsidRPr="003254D5">
        <w:t xml:space="preserve">* or </w:t>
      </w:r>
      <w:proofErr w:type="spellStart"/>
      <w:r w:rsidRPr="003254D5">
        <w:t>malignan</w:t>
      </w:r>
      <w:proofErr w:type="spellEnd"/>
      <w:r w:rsidRPr="003254D5">
        <w:t xml:space="preserve">* or carcinoma* or adenocarcinoma* or choriocarcinoma* or </w:t>
      </w:r>
      <w:proofErr w:type="spellStart"/>
      <w:r w:rsidRPr="003254D5">
        <w:t>leukemia</w:t>
      </w:r>
      <w:proofErr w:type="spellEnd"/>
      <w:r w:rsidRPr="003254D5">
        <w:t xml:space="preserve">* or leukaemia* or </w:t>
      </w:r>
      <w:proofErr w:type="spellStart"/>
      <w:r w:rsidRPr="003254D5">
        <w:t>metastat</w:t>
      </w:r>
      <w:proofErr w:type="spellEnd"/>
      <w:r w:rsidRPr="003254D5">
        <w:t xml:space="preserve">* or sarcoma* or teratoma* or </w:t>
      </w:r>
      <w:proofErr w:type="spellStart"/>
      <w:r w:rsidRPr="003254D5">
        <w:t>oncolog</w:t>
      </w:r>
      <w:proofErr w:type="spellEnd"/>
      <w:r w:rsidRPr="003254D5">
        <w:t>*)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16. 14 or 15</w:t>
      </w:r>
      <w:r w:rsidRPr="003254D5">
        <w:br/>
        <w:t>17. 5 and 13 and 16</w:t>
      </w:r>
      <w:r w:rsidRPr="003254D5">
        <w:br/>
        <w:t>18. randomized controlled trial.pt.</w:t>
      </w:r>
      <w:r w:rsidRPr="003254D5">
        <w:br/>
        <w:t>19. controlled clinical trial.pt.</w:t>
      </w:r>
      <w:r w:rsidRPr="003254D5">
        <w:br/>
        <w:t xml:space="preserve">20. </w:t>
      </w:r>
      <w:proofErr w:type="spellStart"/>
      <w:r w:rsidRPr="003254D5">
        <w:t>randomized.ab</w:t>
      </w:r>
      <w:proofErr w:type="spellEnd"/>
      <w:r w:rsidRPr="003254D5">
        <w:t>.</w:t>
      </w:r>
      <w:r w:rsidRPr="003254D5">
        <w:br/>
        <w:t xml:space="preserve">21. </w:t>
      </w:r>
      <w:proofErr w:type="spellStart"/>
      <w:r w:rsidRPr="003254D5">
        <w:t>placebo.ab</w:t>
      </w:r>
      <w:proofErr w:type="spellEnd"/>
      <w:r w:rsidRPr="003254D5">
        <w:t>.</w:t>
      </w:r>
      <w:r w:rsidRPr="003254D5">
        <w:br/>
        <w:t xml:space="preserve">22. drug </w:t>
      </w:r>
      <w:proofErr w:type="spellStart"/>
      <w:r w:rsidRPr="003254D5">
        <w:t>therapy.fs</w:t>
      </w:r>
      <w:proofErr w:type="spellEnd"/>
      <w:r w:rsidRPr="003254D5">
        <w:t>.</w:t>
      </w:r>
      <w:r w:rsidRPr="003254D5">
        <w:br/>
        <w:t xml:space="preserve">23. </w:t>
      </w:r>
      <w:proofErr w:type="spellStart"/>
      <w:r w:rsidRPr="003254D5">
        <w:t>randomly.ab</w:t>
      </w:r>
      <w:proofErr w:type="spellEnd"/>
      <w:r w:rsidRPr="003254D5">
        <w:t>.</w:t>
      </w:r>
      <w:r w:rsidRPr="003254D5">
        <w:br/>
        <w:t xml:space="preserve">24. </w:t>
      </w:r>
      <w:proofErr w:type="spellStart"/>
      <w:r w:rsidRPr="003254D5">
        <w:t>trial.ti</w:t>
      </w:r>
      <w:proofErr w:type="spellEnd"/>
      <w:r w:rsidRPr="003254D5">
        <w:t>.</w:t>
      </w:r>
      <w:r w:rsidRPr="003254D5">
        <w:br/>
        <w:t xml:space="preserve">25. </w:t>
      </w:r>
      <w:proofErr w:type="spellStart"/>
      <w:r w:rsidRPr="003254D5">
        <w:t>groups.ab</w:t>
      </w:r>
      <w:proofErr w:type="spellEnd"/>
      <w:r w:rsidRPr="003254D5">
        <w:t>.</w:t>
      </w:r>
      <w:r w:rsidRPr="003254D5">
        <w:br/>
        <w:t>26. exp cohort studies/ or exp epidemiologic studies/ or exp clinical trial/ or exp evaluation studies as topic/ or exp statistics as topic/</w:t>
      </w:r>
      <w:r w:rsidRPr="003254D5">
        <w:br/>
        <w:t>27. ((control and (group* or study)) or (time and factors) or program or survey* or ci or cohort or comparative stud* or evaluation studies or follow up*)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28. 18 or 19 or 20 or 21 or 22 or 23 or 24 or 25 or 26 or 27</w:t>
      </w:r>
      <w:r w:rsidRPr="003254D5">
        <w:br/>
        <w:t xml:space="preserve">29. (animals/ not humans/) or comment/ or editorial/ or exp review/ or </w:t>
      </w:r>
      <w:proofErr w:type="spellStart"/>
      <w:proofErr w:type="gramStart"/>
      <w:r w:rsidRPr="003254D5">
        <w:t>meta analysis</w:t>
      </w:r>
      <w:proofErr w:type="spellEnd"/>
      <w:proofErr w:type="gramEnd"/>
      <w:r w:rsidRPr="003254D5">
        <w:t>/ or consensus/ or exp guideline/</w:t>
      </w:r>
      <w:r w:rsidRPr="003254D5">
        <w:br/>
        <w:t xml:space="preserve">30. </w:t>
      </w:r>
      <w:proofErr w:type="spellStart"/>
      <w:r w:rsidRPr="003254D5">
        <w:t>hi.fs</w:t>
      </w:r>
      <w:proofErr w:type="spellEnd"/>
      <w:r w:rsidRPr="003254D5">
        <w:t>. or case report.mp.</w:t>
      </w:r>
      <w:r w:rsidRPr="003254D5">
        <w:br/>
        <w:t>31. 29 or 30</w:t>
      </w:r>
      <w:r w:rsidRPr="003254D5">
        <w:br/>
        <w:t>32. 28 not 31</w:t>
      </w:r>
      <w:r w:rsidRPr="003254D5">
        <w:br/>
        <w:t>33. 17 and 32</w:t>
      </w:r>
    </w:p>
    <w:p w14:paraId="6FDAE4AD" w14:textId="77777777" w:rsidR="00D462E8" w:rsidRDefault="00D462E8" w:rsidP="00D462E8">
      <w:pPr>
        <w:rPr>
          <w:b/>
          <w:bCs/>
        </w:rPr>
      </w:pPr>
    </w:p>
    <w:p w14:paraId="22AA13CD" w14:textId="77777777" w:rsidR="00D462E8" w:rsidRDefault="00D462E8" w:rsidP="00D462E8">
      <w:pPr>
        <w:rPr>
          <w:b/>
          <w:bCs/>
        </w:rPr>
      </w:pPr>
    </w:p>
    <w:p w14:paraId="633D655B" w14:textId="77777777" w:rsidR="00D462E8" w:rsidRDefault="00D462E8" w:rsidP="00D462E8">
      <w:pPr>
        <w:rPr>
          <w:b/>
          <w:bCs/>
        </w:rPr>
      </w:pPr>
    </w:p>
    <w:p w14:paraId="3B83BA3B" w14:textId="71C665D4" w:rsidR="00D462E8" w:rsidRPr="003254D5" w:rsidRDefault="00D462E8" w:rsidP="00D462E8">
      <w:pPr>
        <w:rPr>
          <w:b/>
          <w:bCs/>
        </w:rPr>
      </w:pPr>
      <w:r w:rsidRPr="003254D5">
        <w:rPr>
          <w:b/>
          <w:bCs/>
        </w:rPr>
        <w:lastRenderedPageBreak/>
        <w:t>Embase</w:t>
      </w:r>
    </w:p>
    <w:p w14:paraId="478C4D2A" w14:textId="77777777" w:rsidR="00D462E8" w:rsidRPr="003254D5" w:rsidRDefault="00D462E8" w:rsidP="00D462E8">
      <w:r w:rsidRPr="003254D5">
        <w:t>1. exp high throughput sequencing/</w:t>
      </w:r>
      <w:r w:rsidRPr="003254D5">
        <w:br/>
        <w:t>2. exp molecular genetics/</w:t>
      </w:r>
      <w:r w:rsidRPr="003254D5">
        <w:br/>
        <w:t>3. (next generation or next</w:t>
      </w:r>
      <w:r w:rsidRPr="003254D5">
        <w:rPr>
          <w:rFonts w:ascii="Cambria Math" w:hAnsi="Cambria Math" w:cs="Cambria Math"/>
        </w:rPr>
        <w:t>‐</w:t>
      </w:r>
      <w:r w:rsidRPr="003254D5">
        <w:t>gen or NGS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4. DNA sequencing/</w:t>
      </w:r>
      <w:r w:rsidRPr="003254D5">
        <w:br/>
        <w:t>5. 1 or 2 or 3 or 4</w:t>
      </w:r>
      <w:r w:rsidRPr="003254D5">
        <w:br/>
        <w:t>6. exp molecularly targeted therapy/</w:t>
      </w:r>
      <w:r w:rsidRPr="003254D5">
        <w:br/>
        <w:t>7. ((match* or non</w:t>
      </w:r>
      <w:r w:rsidRPr="003254D5">
        <w:rPr>
          <w:rFonts w:ascii="Cambria Math" w:hAnsi="Cambria Math" w:cs="Cambria Math"/>
        </w:rPr>
        <w:t>‐</w:t>
      </w:r>
      <w:r w:rsidRPr="003254D5">
        <w:t>match* or molecular* or target*) adj3 (</w:t>
      </w:r>
      <w:proofErr w:type="spellStart"/>
      <w:r w:rsidRPr="003254D5">
        <w:t>therap</w:t>
      </w:r>
      <w:proofErr w:type="spellEnd"/>
      <w:r w:rsidRPr="003254D5">
        <w:t>* or group* or mutation* or</w:t>
      </w:r>
      <w:r w:rsidRPr="003254D5">
        <w:br/>
        <w:t>compound*)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 xml:space="preserve">8. ((molecular* or </w:t>
      </w:r>
      <w:proofErr w:type="spellStart"/>
      <w:r w:rsidRPr="003254D5">
        <w:t>tumor</w:t>
      </w:r>
      <w:proofErr w:type="spellEnd"/>
      <w:r w:rsidRPr="003254D5">
        <w:t>* or tumour*) adj3 (marker* or mutation* or screen* or understanding* or alteration*</w:t>
      </w:r>
      <w:r w:rsidRPr="003254D5">
        <w:br/>
        <w:t>or subtype*)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9. diagnostic precision.mp.</w:t>
      </w:r>
      <w:r w:rsidRPr="003254D5">
        <w:br/>
        <w:t>10. ((action* or target*) adj3 mutation*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11. genetic alteration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 xml:space="preserve">12. ((personal* or individual*) adj3 (treatment* or </w:t>
      </w:r>
      <w:proofErr w:type="spellStart"/>
      <w:r w:rsidRPr="003254D5">
        <w:t>therap</w:t>
      </w:r>
      <w:proofErr w:type="spellEnd"/>
      <w:r w:rsidRPr="003254D5">
        <w:t>*)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13. 6 or 7 or 8 or 9 or 10 or 11 or 12</w:t>
      </w:r>
      <w:r w:rsidRPr="003254D5">
        <w:br/>
        <w:t>14. exp neoplasm/</w:t>
      </w:r>
      <w:r w:rsidRPr="003254D5">
        <w:br/>
        <w:t xml:space="preserve">15. (cancer* or </w:t>
      </w:r>
      <w:proofErr w:type="spellStart"/>
      <w:r w:rsidRPr="003254D5">
        <w:t>tumor</w:t>
      </w:r>
      <w:proofErr w:type="spellEnd"/>
      <w:r w:rsidRPr="003254D5">
        <w:t xml:space="preserve">* or tumour* or </w:t>
      </w:r>
      <w:proofErr w:type="spellStart"/>
      <w:r w:rsidRPr="003254D5">
        <w:t>neoplas</w:t>
      </w:r>
      <w:proofErr w:type="spellEnd"/>
      <w:r w:rsidRPr="003254D5">
        <w:t xml:space="preserve">* or </w:t>
      </w:r>
      <w:proofErr w:type="spellStart"/>
      <w:r w:rsidRPr="003254D5">
        <w:t>malignan</w:t>
      </w:r>
      <w:proofErr w:type="spellEnd"/>
      <w:r w:rsidRPr="003254D5">
        <w:t>* or carcinoma* or adenocarcinoma* or</w:t>
      </w:r>
      <w:r w:rsidRPr="003254D5">
        <w:br/>
        <w:t xml:space="preserve">choriocarcinoma* or </w:t>
      </w:r>
      <w:proofErr w:type="spellStart"/>
      <w:r w:rsidRPr="003254D5">
        <w:t>leukemia</w:t>
      </w:r>
      <w:proofErr w:type="spellEnd"/>
      <w:r w:rsidRPr="003254D5">
        <w:t xml:space="preserve">* or leukaemia* or </w:t>
      </w:r>
      <w:proofErr w:type="spellStart"/>
      <w:r w:rsidRPr="003254D5">
        <w:t>metastat</w:t>
      </w:r>
      <w:proofErr w:type="spellEnd"/>
      <w:r w:rsidRPr="003254D5">
        <w:t xml:space="preserve">* or sarcoma* or teratoma* or </w:t>
      </w:r>
      <w:proofErr w:type="spellStart"/>
      <w:r w:rsidRPr="003254D5">
        <w:t>oncolog</w:t>
      </w:r>
      <w:proofErr w:type="spellEnd"/>
      <w:r w:rsidRPr="003254D5">
        <w:t>*</w:t>
      </w:r>
      <w:proofErr w:type="gramStart"/>
      <w:r w:rsidRPr="003254D5">
        <w:t>).</w:t>
      </w:r>
      <w:proofErr w:type="spellStart"/>
      <w:r w:rsidRPr="003254D5">
        <w:t>ti</w:t>
      </w:r>
      <w:proofErr w:type="gramEnd"/>
      <w:r w:rsidRPr="003254D5">
        <w:t>,</w:t>
      </w:r>
      <w:proofErr w:type="gramStart"/>
      <w:r w:rsidRPr="003254D5">
        <w:t>ab,kw</w:t>
      </w:r>
      <w:proofErr w:type="spellEnd"/>
      <w:proofErr w:type="gramEnd"/>
      <w:r w:rsidRPr="003254D5">
        <w:t>.</w:t>
      </w:r>
      <w:r w:rsidRPr="003254D5">
        <w:br/>
        <w:t>16. 14 or 15</w:t>
      </w:r>
      <w:r w:rsidRPr="003254D5">
        <w:br/>
        <w:t>17. 5 and 13 and 16</w:t>
      </w:r>
      <w:r w:rsidRPr="003254D5">
        <w:br/>
        <w:t>18. crossover procedure/</w:t>
      </w:r>
      <w:r w:rsidRPr="003254D5">
        <w:br/>
        <w:t>19. double</w:t>
      </w:r>
      <w:r w:rsidRPr="003254D5">
        <w:rPr>
          <w:rFonts w:ascii="Cambria Math" w:hAnsi="Cambria Math" w:cs="Cambria Math"/>
        </w:rPr>
        <w:t>‐</w:t>
      </w:r>
      <w:r w:rsidRPr="003254D5">
        <w:t>blind procedure/</w:t>
      </w:r>
      <w:r w:rsidRPr="003254D5">
        <w:br/>
        <w:t>20. randomized controlled trial/</w:t>
      </w:r>
      <w:r w:rsidRPr="003254D5">
        <w:br/>
        <w:t>21. single</w:t>
      </w:r>
      <w:r w:rsidRPr="003254D5">
        <w:rPr>
          <w:rFonts w:ascii="Cambria Math" w:hAnsi="Cambria Math" w:cs="Cambria Math"/>
        </w:rPr>
        <w:t>‐</w:t>
      </w:r>
      <w:r w:rsidRPr="003254D5">
        <w:t>blind procedure/</w:t>
      </w:r>
      <w:r w:rsidRPr="003254D5">
        <w:br/>
        <w:t>22. random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23. factorial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24. (crossover* or cross over* or cross</w:t>
      </w:r>
      <w:r w:rsidRPr="003254D5">
        <w:rPr>
          <w:rFonts w:ascii="Cambria Math" w:hAnsi="Cambria Math" w:cs="Cambria Math"/>
        </w:rPr>
        <w:t>‐</w:t>
      </w:r>
      <w:r w:rsidRPr="003254D5">
        <w:t>over*)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25. placebo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 xml:space="preserve">26. (double* </w:t>
      </w:r>
      <w:proofErr w:type="spellStart"/>
      <w:r w:rsidRPr="003254D5">
        <w:t>adj</w:t>
      </w:r>
      <w:proofErr w:type="spellEnd"/>
      <w:r w:rsidRPr="003254D5">
        <w:t xml:space="preserve"> blind*)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27. (</w:t>
      </w:r>
      <w:proofErr w:type="spellStart"/>
      <w:r w:rsidRPr="003254D5">
        <w:t>singl</w:t>
      </w:r>
      <w:proofErr w:type="spellEnd"/>
      <w:r w:rsidRPr="003254D5">
        <w:t xml:space="preserve">* </w:t>
      </w:r>
      <w:proofErr w:type="spellStart"/>
      <w:r w:rsidRPr="003254D5">
        <w:t>adj</w:t>
      </w:r>
      <w:proofErr w:type="spellEnd"/>
      <w:r w:rsidRPr="003254D5">
        <w:t xml:space="preserve"> blind*)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28. assign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 xml:space="preserve">29. </w:t>
      </w:r>
      <w:proofErr w:type="spellStart"/>
      <w:r w:rsidRPr="003254D5">
        <w:t>allocat</w:t>
      </w:r>
      <w:proofErr w:type="spellEnd"/>
      <w:r w:rsidRPr="003254D5">
        <w:t>*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30. volunteer*.</w:t>
      </w:r>
      <w:proofErr w:type="spellStart"/>
      <w:r w:rsidRPr="003254D5">
        <w:t>mp</w:t>
      </w:r>
      <w:proofErr w:type="spellEnd"/>
      <w:r w:rsidRPr="003254D5">
        <w:t>.</w:t>
      </w:r>
    </w:p>
    <w:p w14:paraId="6C791507" w14:textId="77777777" w:rsidR="00D462E8" w:rsidRPr="003254D5" w:rsidRDefault="00D462E8" w:rsidP="00D462E8">
      <w:r w:rsidRPr="003254D5">
        <w:t>31. exp cohort studies/ or exp epidemiologic studies/ or exp clinical trial/ or exp evaluation studies as topic/ or</w:t>
      </w:r>
      <w:r w:rsidRPr="003254D5">
        <w:br/>
        <w:t>exp statistics as topic/</w:t>
      </w:r>
      <w:r w:rsidRPr="003254D5">
        <w:br/>
        <w:t>32. ((control and (group* or study)) or (time and factors) or program or survey* or ci or cohort or comparative</w:t>
      </w:r>
      <w:r w:rsidRPr="003254D5">
        <w:br/>
        <w:t>stud* or evaluation studies or follow up*).</w:t>
      </w:r>
      <w:proofErr w:type="spellStart"/>
      <w:r w:rsidRPr="003254D5">
        <w:t>mp</w:t>
      </w:r>
      <w:proofErr w:type="spellEnd"/>
      <w:r w:rsidRPr="003254D5">
        <w:t>.</w:t>
      </w:r>
      <w:r w:rsidRPr="003254D5">
        <w:br/>
        <w:t>33. 18 or 19 or 20 or 21 or 22 or 23 or 24 or 25 or 26 or 27 or 28 or 29 or 30 or 31 or 32</w:t>
      </w:r>
      <w:r w:rsidRPr="003254D5">
        <w:br/>
        <w:t xml:space="preserve">34. (animals/ not humans/) or comment/ or editorial/ or exp review/ or </w:t>
      </w:r>
      <w:proofErr w:type="spellStart"/>
      <w:proofErr w:type="gramStart"/>
      <w:r w:rsidRPr="003254D5">
        <w:t>meta analysis</w:t>
      </w:r>
      <w:proofErr w:type="spellEnd"/>
      <w:proofErr w:type="gramEnd"/>
      <w:r w:rsidRPr="003254D5">
        <w:t>/ or consensus/ or exp</w:t>
      </w:r>
      <w:r w:rsidRPr="003254D5">
        <w:br/>
        <w:t>practice guideline/</w:t>
      </w:r>
      <w:r w:rsidRPr="003254D5">
        <w:br/>
      </w:r>
      <w:r w:rsidRPr="003254D5">
        <w:lastRenderedPageBreak/>
        <w:t xml:space="preserve">35. </w:t>
      </w:r>
      <w:proofErr w:type="spellStart"/>
      <w:r w:rsidRPr="003254D5">
        <w:t>hi.fs</w:t>
      </w:r>
      <w:proofErr w:type="spellEnd"/>
      <w:r w:rsidRPr="003254D5">
        <w:t>. or case report.mp.</w:t>
      </w:r>
      <w:r w:rsidRPr="003254D5">
        <w:br/>
        <w:t>36. 34 or 35</w:t>
      </w:r>
      <w:r w:rsidRPr="003254D5">
        <w:br/>
        <w:t>37. 33 not 36</w:t>
      </w:r>
      <w:r w:rsidRPr="003254D5">
        <w:br/>
        <w:t>38. 17 and 37</w:t>
      </w:r>
    </w:p>
    <w:p w14:paraId="7C28A666" w14:textId="77777777" w:rsidR="00D462E8" w:rsidRDefault="00D462E8" w:rsidP="00D462E8">
      <w:pPr>
        <w:rPr>
          <w:b/>
          <w:bCs/>
        </w:rPr>
      </w:pPr>
    </w:p>
    <w:p w14:paraId="3E8496CF" w14:textId="77777777" w:rsidR="00D462E8" w:rsidRPr="003254D5" w:rsidRDefault="00D462E8" w:rsidP="00D462E8">
      <w:pPr>
        <w:rPr>
          <w:b/>
          <w:bCs/>
        </w:rPr>
      </w:pPr>
      <w:r w:rsidRPr="003254D5">
        <w:rPr>
          <w:b/>
          <w:bCs/>
        </w:rPr>
        <w:t>CENTRAL</w:t>
      </w:r>
    </w:p>
    <w:p w14:paraId="7F9A517F" w14:textId="77777777" w:rsidR="00D462E8" w:rsidRPr="003254D5" w:rsidRDefault="00D462E8" w:rsidP="00D462E8">
      <w:r w:rsidRPr="003254D5">
        <w:t xml:space="preserve">#1 </w:t>
      </w:r>
      <w:proofErr w:type="spellStart"/>
      <w:r w:rsidRPr="003254D5">
        <w:t>MeSH</w:t>
      </w:r>
      <w:proofErr w:type="spellEnd"/>
      <w:r w:rsidRPr="003254D5">
        <w:t xml:space="preserve"> descriptor: [High</w:t>
      </w:r>
      <w:r w:rsidRPr="003254D5">
        <w:rPr>
          <w:rFonts w:ascii="Cambria Math" w:hAnsi="Cambria Math" w:cs="Cambria Math"/>
        </w:rPr>
        <w:t>‐</w:t>
      </w:r>
      <w:r w:rsidRPr="003254D5">
        <w:t>Throughput Nucleotide Sequencing] explode all trees</w:t>
      </w:r>
      <w:r w:rsidRPr="003254D5">
        <w:br/>
        <w:t xml:space="preserve">#2 </w:t>
      </w:r>
      <w:proofErr w:type="spellStart"/>
      <w:r w:rsidRPr="003254D5">
        <w:t>MeSH</w:t>
      </w:r>
      <w:proofErr w:type="spellEnd"/>
      <w:r w:rsidRPr="003254D5">
        <w:t xml:space="preserve"> descriptor: [Molecular Sequence Annotation] explode all trees</w:t>
      </w:r>
      <w:r w:rsidRPr="003254D5">
        <w:br/>
        <w:t>#3 (next gen* or NGS)</w:t>
      </w:r>
      <w:r w:rsidRPr="003254D5">
        <w:br/>
        <w:t xml:space="preserve">#4 </w:t>
      </w:r>
      <w:proofErr w:type="spellStart"/>
      <w:r w:rsidRPr="003254D5">
        <w:t>MeSH</w:t>
      </w:r>
      <w:proofErr w:type="spellEnd"/>
      <w:r w:rsidRPr="003254D5">
        <w:t xml:space="preserve"> descriptor: [Sequence Analysis, DNA] explode all trees</w:t>
      </w:r>
      <w:r w:rsidRPr="003254D5">
        <w:br/>
        <w:t>#5 #1 or #2 or #3 or #4</w:t>
      </w:r>
      <w:r w:rsidRPr="003254D5">
        <w:br/>
        <w:t xml:space="preserve">#6 </w:t>
      </w:r>
      <w:proofErr w:type="spellStart"/>
      <w:r w:rsidRPr="003254D5">
        <w:t>MeSH</w:t>
      </w:r>
      <w:proofErr w:type="spellEnd"/>
      <w:r w:rsidRPr="003254D5">
        <w:t xml:space="preserve"> descriptor: [Molecular Targeted Therapy] explode all trees</w:t>
      </w:r>
      <w:r w:rsidRPr="003254D5">
        <w:br/>
        <w:t>#7 ((match* or non</w:t>
      </w:r>
      <w:r w:rsidRPr="003254D5">
        <w:rPr>
          <w:rFonts w:ascii="Cambria Math" w:hAnsi="Cambria Math" w:cs="Cambria Math"/>
        </w:rPr>
        <w:t>‐</w:t>
      </w:r>
      <w:r w:rsidRPr="003254D5">
        <w:t>match* or molecular* or target*) near/3 (</w:t>
      </w:r>
      <w:proofErr w:type="spellStart"/>
      <w:r w:rsidRPr="003254D5">
        <w:t>therap</w:t>
      </w:r>
      <w:proofErr w:type="spellEnd"/>
      <w:r w:rsidRPr="003254D5">
        <w:t>* or group* or mutation* or compound*))</w:t>
      </w:r>
      <w:r w:rsidRPr="003254D5">
        <w:br/>
        <w:t xml:space="preserve">#8 ((molecular* or </w:t>
      </w:r>
      <w:proofErr w:type="spellStart"/>
      <w:r w:rsidRPr="003254D5">
        <w:t>tumor</w:t>
      </w:r>
      <w:proofErr w:type="spellEnd"/>
      <w:r w:rsidRPr="003254D5">
        <w:t>* or tumour*) near/3 (marker* or mutation* or screen* or understanding* or alteration*</w:t>
      </w:r>
      <w:r w:rsidRPr="003254D5">
        <w:br/>
        <w:t>or subtype*))</w:t>
      </w:r>
      <w:r w:rsidRPr="003254D5">
        <w:br/>
        <w:t>#9 diagnostic precision</w:t>
      </w:r>
      <w:r w:rsidRPr="003254D5">
        <w:br/>
        <w:t>#10 ((action* or target*) near/3 mutation*)</w:t>
      </w:r>
      <w:r w:rsidRPr="003254D5">
        <w:br/>
        <w:t>#11 genetic alteration*</w:t>
      </w:r>
      <w:r w:rsidRPr="003254D5">
        <w:br/>
        <w:t xml:space="preserve">#12 ((personal* or individual*) near/3 (treatment* or </w:t>
      </w:r>
      <w:proofErr w:type="spellStart"/>
      <w:r w:rsidRPr="003254D5">
        <w:t>therap</w:t>
      </w:r>
      <w:proofErr w:type="spellEnd"/>
      <w:r w:rsidRPr="003254D5">
        <w:t>*))</w:t>
      </w:r>
      <w:r w:rsidRPr="003254D5">
        <w:br/>
        <w:t>#13 #6 or #7 or #8 or #9 or #10 or #11 or #12</w:t>
      </w:r>
      <w:r w:rsidRPr="003254D5">
        <w:br/>
        <w:t xml:space="preserve">#14 </w:t>
      </w:r>
      <w:proofErr w:type="spellStart"/>
      <w:r w:rsidRPr="003254D5">
        <w:t>MeSH</w:t>
      </w:r>
      <w:proofErr w:type="spellEnd"/>
      <w:r w:rsidRPr="003254D5">
        <w:t xml:space="preserve"> descriptor: [Neoplasms] explode all trees</w:t>
      </w:r>
      <w:r w:rsidRPr="003254D5">
        <w:br/>
        <w:t xml:space="preserve">#15 (cancer* or </w:t>
      </w:r>
      <w:proofErr w:type="spellStart"/>
      <w:r w:rsidRPr="003254D5">
        <w:t>tumor</w:t>
      </w:r>
      <w:proofErr w:type="spellEnd"/>
      <w:r w:rsidRPr="003254D5">
        <w:t xml:space="preserve">* or tumour* or </w:t>
      </w:r>
      <w:proofErr w:type="spellStart"/>
      <w:r w:rsidRPr="003254D5">
        <w:t>neoplas</w:t>
      </w:r>
      <w:proofErr w:type="spellEnd"/>
      <w:r w:rsidRPr="003254D5">
        <w:t xml:space="preserve">* or </w:t>
      </w:r>
      <w:proofErr w:type="spellStart"/>
      <w:r w:rsidRPr="003254D5">
        <w:t>malignan</w:t>
      </w:r>
      <w:proofErr w:type="spellEnd"/>
      <w:r w:rsidRPr="003254D5">
        <w:t>* or carcinoma* or adenocarcinoma* or</w:t>
      </w:r>
      <w:r w:rsidRPr="003254D5">
        <w:br/>
        <w:t xml:space="preserve">choriocarcinoma* or </w:t>
      </w:r>
      <w:proofErr w:type="spellStart"/>
      <w:r w:rsidRPr="003254D5">
        <w:t>leukemia</w:t>
      </w:r>
      <w:proofErr w:type="spellEnd"/>
      <w:r w:rsidRPr="003254D5">
        <w:t xml:space="preserve">* or leukaemia* or </w:t>
      </w:r>
      <w:proofErr w:type="spellStart"/>
      <w:r w:rsidRPr="003254D5">
        <w:t>metastat</w:t>
      </w:r>
      <w:proofErr w:type="spellEnd"/>
      <w:r w:rsidRPr="003254D5">
        <w:t xml:space="preserve">* or sarcoma* or teratoma* or </w:t>
      </w:r>
      <w:proofErr w:type="spellStart"/>
      <w:r w:rsidRPr="003254D5">
        <w:t>oncolog</w:t>
      </w:r>
      <w:proofErr w:type="spellEnd"/>
      <w:r w:rsidRPr="003254D5">
        <w:t>*)</w:t>
      </w:r>
      <w:r w:rsidRPr="003254D5">
        <w:br/>
        <w:t>#16 #14 or #15</w:t>
      </w:r>
      <w:r w:rsidRPr="003254D5">
        <w:br/>
        <w:t>#17 #5 and #13 and #16</w:t>
      </w:r>
    </w:p>
    <w:p w14:paraId="35DBDBBF" w14:textId="6824AEEE" w:rsidR="00380567" w:rsidRDefault="00380567">
      <w:pPr>
        <w:rPr>
          <w:b/>
          <w:bCs/>
        </w:rPr>
      </w:pPr>
      <w:r>
        <w:rPr>
          <w:b/>
          <w:bCs/>
        </w:rPr>
        <w:br w:type="page"/>
      </w:r>
    </w:p>
    <w:p w14:paraId="06845CD2" w14:textId="77777777" w:rsidR="00D462E8" w:rsidRDefault="00D462E8">
      <w:pPr>
        <w:rPr>
          <w:b/>
          <w:bCs/>
        </w:rPr>
        <w:sectPr w:rsidR="00D462E8" w:rsidSect="00D462E8">
          <w:footerReference w:type="default" r:id="rId8"/>
          <w:pgSz w:w="11906" w:h="16838"/>
          <w:pgMar w:top="1440" w:right="1440" w:bottom="1440" w:left="1440" w:header="708" w:footer="708" w:gutter="0"/>
          <w:pgNumType w:start="0"/>
          <w:cols w:space="708"/>
          <w:docGrid w:linePitch="360"/>
        </w:sectPr>
      </w:pPr>
    </w:p>
    <w:p w14:paraId="12E7F2D3" w14:textId="13D14C69" w:rsidR="00F00D9A" w:rsidRDefault="00F00D9A" w:rsidP="00F00D9A">
      <w:pPr>
        <w:rPr>
          <w:b/>
          <w:bCs/>
        </w:rPr>
      </w:pPr>
      <w:r>
        <w:rPr>
          <w:b/>
          <w:bCs/>
        </w:rPr>
        <w:lastRenderedPageBreak/>
        <w:t>S</w:t>
      </w:r>
      <w:r w:rsidRPr="00793CE2">
        <w:rPr>
          <w:b/>
          <w:bCs/>
        </w:rPr>
        <w:t xml:space="preserve">upplementary </w:t>
      </w:r>
      <w:r>
        <w:rPr>
          <w:b/>
          <w:bCs/>
        </w:rPr>
        <w:t xml:space="preserve">table 1: Assessment of included trials reporting quality of life using </w:t>
      </w:r>
      <w:r w:rsidRPr="00B52E9D">
        <w:rPr>
          <w:b/>
          <w:bCs/>
        </w:rPr>
        <w:t>CONSORT PRO extension</w:t>
      </w:r>
      <w:r>
        <w:rPr>
          <w:b/>
          <w:bCs/>
        </w:rPr>
        <w:t xml:space="preserve"> checklist </w:t>
      </w:r>
      <w:r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&gt;&lt;Author&gt;Calvert&lt;/Author&gt;&lt;Year&gt;2013&lt;/Year&gt;&lt;RecNum&gt;73&lt;/RecNum&gt;&lt;DisplayText&gt;[1]&lt;/DisplayText&gt;&lt;record&gt;&lt;rec-number&gt;73&lt;/rec-number&gt;&lt;foreign-keys&gt;&lt;key app="EN" db-id="xe20at2vkaa5f0erpeuped9dzzstrfztpx5z" timestamp="1751163661"&gt;73&lt;/key&gt;&lt;/foreign-keys&gt;&lt;ref-type name="Journal Article"&gt;17&lt;/ref-type&gt;&lt;contributors&gt;&lt;authors&gt;&lt;author&gt;Calvert, M.&lt;/author&gt;&lt;author&gt;Blazeby, J.&lt;/author&gt;&lt;author&gt;Altman, D. G.&lt;/author&gt;&lt;author&gt;Revicki, D. A.&lt;/author&gt;&lt;author&gt;Moher, D.&lt;/author&gt;&lt;author&gt;Brundage, M. D.&lt;/author&gt;&lt;author&gt;Consort Pro Group&lt;/author&gt;&lt;/authors&gt;&lt;/contributors&gt;&lt;auth-address&gt;Midland Hub for Trials Methodology Research, School of Health &amp;amp; Population Sciences, University of Birmingham, England.&lt;/auth-address&gt;&lt;titles&gt;&lt;title&gt;Reporting of patient-reported outcomes in randomized trials: the CONSORT PRO extension&lt;/title&gt;&lt;secondary-title&gt;JAMA&lt;/secondary-title&gt;&lt;/titles&gt;&lt;periodical&gt;&lt;full-title&gt;JAMA&lt;/full-title&gt;&lt;/periodical&gt;&lt;pages&gt;814-22&lt;/pages&gt;&lt;volume&gt;309&lt;/volume&gt;&lt;number&gt;8&lt;/number&gt;&lt;keywords&gt;&lt;keyword&gt;Checklist&lt;/keyword&gt;&lt;keyword&gt;Endpoint Determination&lt;/keyword&gt;&lt;keyword&gt;Health Status&lt;/keyword&gt;&lt;keyword&gt;Humans&lt;/keyword&gt;&lt;keyword&gt;Outcome Assessment, Health Care/*standards/statistics &amp;amp; numerical data&lt;/keyword&gt;&lt;keyword&gt;*Patient Participation&lt;/keyword&gt;&lt;keyword&gt;Proxy&lt;/keyword&gt;&lt;keyword&gt;Quality of Life&lt;/keyword&gt;&lt;keyword&gt;Randomized Controlled Trials as Topic/*standards/*statistics &amp;amp; numerical data&lt;/keyword&gt;&lt;keyword&gt;Reproducibility of Results&lt;/keyword&gt;&lt;/keywords&gt;&lt;dates&gt;&lt;year&gt;2013&lt;/year&gt;&lt;pub-dates&gt;&lt;date&gt;Feb 27&lt;/date&gt;&lt;/pub-dates&gt;&lt;/dates&gt;&lt;isbn&gt;1538-3598 (Electronic)&amp;#xD;0098-7484 (Linking)&lt;/isbn&gt;&lt;accession-num&gt;23443445&lt;/accession-num&gt;&lt;urls&gt;&lt;related-urls&gt;&lt;url&gt;https://www.ncbi.nlm.nih.gov/pubmed/23443445&lt;/url&gt;&lt;/related-urls&gt;&lt;/urls&gt;&lt;electronic-resource-num&gt;10.1001/jama.2013.879&lt;/electronic-resource-num&gt;&lt;remote-database-name&gt;Medline&lt;/remote-database-name&gt;&lt;remote-database-provider&gt;NLM&lt;/remote-database-provider&gt;&lt;/record&gt;&lt;/Cite&gt;&lt;/EndNote&gt;</w:instrText>
      </w:r>
      <w:r>
        <w:rPr>
          <w:b/>
          <w:bCs/>
        </w:rPr>
        <w:fldChar w:fldCharType="separate"/>
      </w:r>
      <w:r>
        <w:rPr>
          <w:b/>
          <w:bCs/>
          <w:noProof/>
        </w:rPr>
        <w:t>[1]</w:t>
      </w:r>
      <w:r>
        <w:rPr>
          <w:b/>
          <w:bCs/>
        </w:rPr>
        <w:fldChar w:fldCharType="end"/>
      </w:r>
    </w:p>
    <w:tbl>
      <w:tblPr>
        <w:tblW w:w="14577" w:type="dxa"/>
        <w:tblLook w:val="04A0" w:firstRow="1" w:lastRow="0" w:firstColumn="1" w:lastColumn="0" w:noHBand="0" w:noVBand="1"/>
      </w:tblPr>
      <w:tblGrid>
        <w:gridCol w:w="864"/>
        <w:gridCol w:w="1048"/>
        <w:gridCol w:w="1157"/>
        <w:gridCol w:w="1084"/>
        <w:gridCol w:w="1114"/>
        <w:gridCol w:w="1299"/>
        <w:gridCol w:w="1304"/>
        <w:gridCol w:w="1509"/>
        <w:gridCol w:w="1335"/>
        <w:gridCol w:w="1238"/>
        <w:gridCol w:w="1735"/>
        <w:gridCol w:w="1232"/>
      </w:tblGrid>
      <w:tr w:rsidR="00F00D9A" w:rsidRPr="00787797" w14:paraId="4FBA4F87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B35F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tudy ID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2DA4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RCTs reporting </w:t>
            </w:r>
            <w:proofErr w:type="spellStart"/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HRQoL</w:t>
            </w:r>
            <w:proofErr w:type="spellEnd"/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in primary, secondary publication or both from 2013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C34C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tructured summary of trial design, methods, results, and conclusions.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07F9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cientific background and explanation of rationale.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CB06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pecific objectives or hypotheses.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76D3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ompletely defined prespecified primary and secondary outcome measures, including how and when they were assessed.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62AC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tatistical methods used to compare groups for primary and secondary outcomes.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4E76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For each group, numbers of participants who were randomly assigned, received intended treatment, and were </w:t>
            </w:r>
            <w:proofErr w:type="spellStart"/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nalyzed</w:t>
            </w:r>
            <w:proofErr w:type="spellEnd"/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for primary outcome.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ED1C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A table showing baseline demographic and clinical characteristics for each group.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1D54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or each primary and secondary outcome, results for each group, and estimated effect size and its precision.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F911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rial limitations, addressing sources of potential bias, imprecision, and, if relevant, multiplicity of analyses and Generalizability of the trial findings.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DBB6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Interpretation consistent with results, balancing benefits and harms, and considering other relevant evidence.</w:t>
            </w:r>
          </w:p>
        </w:tc>
      </w:tr>
      <w:tr w:rsidR="00F00D9A" w:rsidRPr="00787797" w14:paraId="0060DB9F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9DF56" w14:textId="3800B25D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Abdou-Alfa 2020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BYm91LUFsZmE8L0F1dGhvcj48WWVhcj4yMDIwPC9ZZWFy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BYm91LUFsZmE8L0F1dGhvcj48WWVhcj4yMDIwPC9ZZWFy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9B24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CF1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AC2A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97E7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49AE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67DC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5408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A063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E21A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E1F8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C03F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6FC57A4A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621C7" w14:textId="7B691E01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Amado 2008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BbWFkbzwvQXV0aG9yPjxZZWFyPjIwMDg8L1llYXI+PFJl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BbWFkbzwvQXV0aG9yPjxZZWFyPjIwMDg8L1llYXI+PFJl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3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A9FE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5CD5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2792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FFB5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9BE0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AE2D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D079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9935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1AE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634F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B876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5AD2E1ED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15203" w14:textId="4A5EB13F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Andre 2019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BbmRyZTwvQXV0aG9yPjxZZWFyPjIwMTk8L1llYXI+PFJl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BbmRyZTwvQXV0aG9yPjxZZWFyPjIwMTk8L1llYXI+PFJl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4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3EA9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AC6B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5647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C263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2BE8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53EB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44A0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99E7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097C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BFD7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6C8D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45F50EA6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21F6E" w14:textId="4F739B6F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Colombo 2022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&lt;EndNote&gt;&lt;Cite&gt;&lt;Author&gt;Colombo&lt;/Author&gt;&lt;Year&gt;2019&lt;/Year&gt;&lt;RecNum&gt;13&lt;/RecNum&gt;&lt;DisplayText&gt;[5]&lt;/DisplayText&gt;&lt;record&gt;&lt;rec-number&gt;13&lt;/rec-number&gt;&lt;foreign-keys&gt;&lt;key app="EN" db-id="xe20at2vkaa5f0erpeuped9dzzstrfztpx5z" timestamp="1751155544"&gt;13&lt;/key&gt;&lt;/foreign-keys&gt;&lt;ref-type name="Journal Article"&gt;17&lt;/ref-type&gt;&lt;contributors&gt;&lt;authors&gt;&lt;author&gt;Colombo, N.&lt;/author&gt;&lt;author&gt;Nicoletto, M. O.&lt;/author&gt;&lt;author&gt;Benedetti Panici, P.&lt;/author&gt;&lt;author&gt;Tognon, G.&lt;/author&gt;&lt;author&gt;Bologna, A.&lt;/author&gt;&lt;author&gt;Lissoni, A. A.&lt;/author&gt;&lt;author&gt;DeCensi, A.&lt;/author&gt;&lt;author&gt;Tomao, F.&lt;/author&gt;&lt;author&gt;Fossati, R.&lt;/author&gt;&lt;author&gt;Tettamanzi, F.&lt;/author&gt;&lt;author&gt;Rulli, E.&lt;/author&gt;&lt;author&gt;Galli, F.&lt;/author&gt;&lt;author&gt;De Luca, M.&lt;/author&gt;&lt;author&gt;Alvisi, M. F.&lt;/author&gt;&lt;author&gt;Mancari, R.&lt;/author&gt;&lt;author&gt;Ratti, M.&lt;/author&gt;&lt;author&gt;Baldoni, A.&lt;/author&gt;&lt;author&gt;Torri, V.&lt;/author&gt;&lt;author&gt;Biagioli, E.&lt;/author&gt;&lt;/authors&gt;&lt;/contributors&gt;&lt;titles&gt;&lt;title&gt;LBA58 - BAROCCO: A randomized phase II study of weekly paclitaxel vs cediranib-olaparib combination given with continuous or intermittent schedule in patients with recurrent platinum resistant ovarian cancer (PROC)&lt;/title&gt;&lt;secondary-title&gt;Annals of Oncology&lt;/secondary-title&gt;&lt;/titles&gt;&lt;periodical&gt;&lt;full-title&gt;Annals of Oncology&lt;/full-title&gt;&lt;/periodical&gt;&lt;pages&gt;v896&lt;/pages&gt;&lt;volume&gt;30&lt;/volume&gt;&lt;dates&gt;&lt;year&gt;2019&lt;/year&gt;&lt;pub-dates&gt;&lt;date&gt;2019/10/01/&lt;/date&gt;&lt;/pub-dates&gt;&lt;/dates&gt;&lt;isbn&gt;0923-7534&lt;/isbn&gt;&lt;urls&gt;&lt;related-urls&gt;&lt;url&gt;https://www.sciencedirect.com/science/article/pii/S0923753419604151&lt;/url&gt;&lt;/related-urls&gt;&lt;/urls&gt;&lt;electronic-resource-num&gt;https://doi.org/10.1093/annonc/mdz394.055&lt;/electronic-resource-num&gt;&lt;/record&gt;&lt;/Cite&gt;&lt;/EndNote&gt;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5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CB31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FB4B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60E7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556C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ED39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7B31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EBA3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AE50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088C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CB26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41CE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0E20FA2C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FDC81" w14:textId="3D2CCFFC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Brugger 2011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CcnVnZ2VyPC9BdXRob3I+PFllYXI+MjAxMTwvWWVhcj48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CcnVnZ2VyPC9BdXRob3I+PFllYXI+MjAxMTwvWWVhcj48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6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B37C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78AE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7E5C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6EFC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9F2D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5455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21FE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EC01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B8CF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BC78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18FA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65311B52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A312B" w14:textId="5AEC070B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Chi 2023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aGk8L0F1dGhvcj48WWVhcj4yMDIzPC9ZZWFyPjxSZWNO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aGk8L0F1dGhvcj48WWVhcj4yMDIzPC9ZZWFyPjxSZWNO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7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D078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695C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C643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E181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E9FA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F316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6A8D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8F07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DEF5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34B2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6D54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3EE72501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F215C5" w14:textId="5050BCA1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Ciuleanu 2012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aXVsZWFudTwvQXV0aG9yPjxZZWFyPjIwMTI8L1llYXI+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aXVsZWFudTwvQXV0aG9yPjxZZWFyPjIwMTI8L1llYXI+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8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39FF8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0BE90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6AFD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4BB3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4E632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3F927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3707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5F7CB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F9A3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0C433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7B6BE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33A481F7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37805" w14:textId="474583C9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Clarke 2018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bGFya2U8L0F1dGhvcj48WWVhcj4yMDE4PC9ZZWFyPjxS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bGFya2U8L0F1dGhvcj48WWVhcj4yMDE4PC9ZZWFyPjxS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9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03DC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F76C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B941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C4BB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232E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8A0D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E28E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CC0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3669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4282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4D32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3B6484EB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AA690" w14:textId="6273B2B3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Clarke 2022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bGFya2U8L0F1dGhvcj48WWVhcj4yMDIyPC9ZZWFyPjxS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DbGFya2U8L0F1dGhvcj48WWVhcj4yMDIyPC9ZZWFyPjxS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0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4C73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C62B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34A5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6BE5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2299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3437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0782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F8D6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0523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F628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468C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6B9C72A1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4BF10F" w14:textId="519F1678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Dash 2020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EYXNoPC9BdXRob3I+PFllYXI+MjAyMDwvWWVhcj48UmVj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EYXNoPC9BdXRob3I+PFllYXI+MjAyMDwvWWVhcj48UmVj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1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6B888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6209E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22887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D9CA6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37438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25E4D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C989C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B8CBC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D60D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8D4A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2B52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214E91F4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6860B" w14:textId="09D096D3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De Bono 2020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kZSBCb25vPC9BdXRob3I+PFllYXI+MjAyMDwvWWVhcj48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kZSBCb25vPC9BdXRob3I+PFllYXI+MjAyMDwvWWVhcj48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2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1421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0599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9163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7516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B4A3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BF43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54EC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B1B5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5325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9545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4E5B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49AC69A0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1EEA4" w14:textId="4383ACC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spellStart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ieras</w:t>
            </w:r>
            <w:proofErr w:type="spellEnd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2020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EaWVyYXM8L0F1dGhvcj48WWVhcj4yMDIwPC9ZZWFyPjxS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EaWVyYXM8L0F1dGhvcj48WWVhcj4yMDIwPC9ZZWFyPjxS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3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D01D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C5D0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A0A7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1770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F95D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52F1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BEC6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918F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F84A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030F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24B3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0471850E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5D077F" w14:textId="6BBEE45F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Grob 2015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Hcm9iPC9BdXRob3I+PFllYXI+MjAxNTwvWWVhcj48UmVj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Hcm9iPC9BdXRob3I+PFllYXI+MjAxNTwvWWVhcj48UmVj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4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F5945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7A09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E8D7C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AA26E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A4898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3CA65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C5DDC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D8E48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C4818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A9505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7BD39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38CF7570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A0FDA" w14:textId="090F45E3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spellStart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Kristeleit</w:t>
            </w:r>
            <w:proofErr w:type="spellEnd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2022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LcmlzdGVsZWl0PC9BdXRob3I+PFllYXI+MjAyMjwvWWVh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LcmlzdGVsZWl0PC9BdXRob3I+PFllYXI+MjAyMjwvWWVh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5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EE6A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360F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AFA4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16CB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5567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2075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069B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4C53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F5F4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6B70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9578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46A08A30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927A7" w14:textId="0BE1E90F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Lee 2024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MZWU8L0F1dGhvcj48WWVhcj4yMDI0PC9ZZWFyPjxSZWNO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MZWU8L0F1dGhvcj48WWVhcj4yMDI0PC9ZZWFyPjxSZWNO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6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2DC9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5DCD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6A06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3E63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35CF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338A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1BB2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6C35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1464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147C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AF25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0E8B8097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23A77" w14:textId="28DA35F0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 xml:space="preserve">Litton 2018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MaXR0b248L0F1dGhvcj48WWVhcj4yMDE4PC9ZZWFyPjxS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MaXR0b248L0F1dGhvcj48WWVhcj4yMDE4PC9ZZWFyPjxS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7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9B7B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9516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3B9A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6E79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0035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D1F3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4199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672C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DE34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41FD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62BC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29B91F25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0D2E9" w14:textId="4129D6A1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Liu 2020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MaXU8L0F1dGhvcj48WWVhcj4yMDIyPC9ZZWFyPjxSZWNO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MaXU8L0F1dGhvcj48WWVhcj4yMDIyPC9ZZWFyPjxSZWNO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8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7F50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F28B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8D56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FDF1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DFC7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B919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DFDD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FF7B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F4D2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F759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EB9C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4869AA4C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C95D9" w14:textId="023B9899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Mok 2017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Nb2s8L0F1dGhvcj48WWVhcj4yMDE3PC9ZZWFyPjxSZWNO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Nb2s8L0F1dGhvcj48WWVhcj4yMDE3PC9ZZWFyPjxSZWNO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19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D83A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0144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7B32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FB4B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454A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1514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8083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0877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8C2E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92C5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625E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73B11EF1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6FE1A" w14:textId="78C63458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spellStart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icum</w:t>
            </w:r>
            <w:proofErr w:type="spellEnd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2024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OaWN1bTwvQXV0aG9yPjxZZWFyPjIwMjQ8L1llYXI+PFJl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OaWN1bTwvQXV0aG9yPjxZZWFyPjIwMjQ8L1llYXI+PFJl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0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3EF2C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F4932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BD6D3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12FC1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DF1F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189B5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0C808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AB4A5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4F547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67BB3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4DA2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2F7B1FCF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D0686" w14:textId="256A6138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enson 2020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QZW5zb248L0F1dGhvcj48WWVhcj4yMDIwPC9ZZWFyPjxS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QZW5zb248L0F1dGhvcj48WWVhcj4yMDIwPC9ZZWFyPjxS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1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0300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E4A7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A8DB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C90C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C266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AD32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44C4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FEFA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8BC2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79EC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40ED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2D835954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014C7" w14:textId="7BBBE61F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erl 2019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QZXJsPC9BdXRob3I+PFllYXI+MjAxOTwvWWVhcj48UmVj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QZXJsPC9BdXRob3I+PFllYXI+MjAxOTwvWWVhcj48UmVj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2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9E23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7721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041E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D368D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28DD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79FE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D7ED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7BA7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A836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034D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863A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70F92444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6C1AF" w14:textId="63477468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Robson 2017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Sb2Jzb248L0F1dGhvcj48WWVhcj4yMDE3PC9ZZWFyPjxS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Sb2Jzb248L0F1dGhvcj48WWVhcj4yMDE3PC9ZZWFyPjxS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3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12C1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46BA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3D472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9D1E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6AFD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4769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559A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CAE9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196D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394D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299F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1F934438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143DC" w14:textId="2AEC1E82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Soria 2015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Tb3JpYTwvQXV0aG9yPjxZZWFyPjIwMTU8L1llYXI+PFJl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Tb3JpYTwvQXV0aG9yPjxZZWFyPjIwMTU8L1llYXI+PFJl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4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C50BD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64046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0ADB2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87712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C4E7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2B03A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37B7A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8DF616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26713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D3742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1ABB6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0B4DC4A8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CD2DC" w14:textId="17561573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spellStart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lieres</w:t>
            </w:r>
            <w:proofErr w:type="spellEnd"/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2018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Tb3VsaWVyZXM8L0F1dGhvcj48WWVhcj4yMDE4PC9ZZWFy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Tb3VsaWVyZXM8L0F1dGhvcj48WWVhcj4yMDE4PC9ZZWFy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5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23CC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3807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4B9C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747D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B6FA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61E4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4326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E847E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D9EF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8C86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D846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38E215AD" w14:textId="77777777" w:rsidTr="00787797">
        <w:trPr>
          <w:trHeight w:val="295"/>
        </w:trPr>
        <w:tc>
          <w:tcPr>
            <w:tcW w:w="8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E14F5" w14:textId="7E6555B2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Turner 2023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UdXJuZXI8L0F1dGhvcj48WWVhcj4yMDIzPC9ZZWFyPjxS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UdXJuZXI8L0F1dGhvcj48WWVhcj4yMDIzPC9ZZWFyPjxS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=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6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6D02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B1C4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9135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8670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5FAC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329D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A079B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2BCF7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8531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81023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001CF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  <w:tr w:rsidR="00F00D9A" w:rsidRPr="00787797" w14:paraId="6A1560A2" w14:textId="77777777" w:rsidTr="00787797">
        <w:trPr>
          <w:trHeight w:val="295"/>
        </w:trPr>
        <w:tc>
          <w:tcPr>
            <w:tcW w:w="8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665F85" w14:textId="50B605DA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Wells 2012 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XZWxsczwvQXV0aG9yPjxZZWFyPjIwMTI8L1llYXI+PFJl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begin">
                <w:fldData xml:space="preserve">PEVuZE5vdGU+PENpdGU+PEF1dGhvcj5XZWxsczwvQXV0aG9yPjxZZWFyPjIwMTI8L1llYXI+PFJl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</w:fldData>
              </w:fldCha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instrText xml:space="preserve"> ADDIN EN.CITE.DATA </w:instrTex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separate"/>
            </w:r>
            <w:r w:rsidRPr="00787797">
              <w:rPr>
                <w:rFonts w:eastAsia="Times New Roman" w:cs="Times New Roman"/>
                <w:noProof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[27]</w:t>
            </w: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6B4AB4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1DCFF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C09BF0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2B122A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64B62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AC579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A95E39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0A225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A965F1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B8BC18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14D3FC" w14:textId="77777777" w:rsidR="00F00D9A" w:rsidRPr="00787797" w:rsidRDefault="00F00D9A" w:rsidP="007A012D">
            <w:pPr>
              <w:spacing w:after="0" w:line="240" w:lineRule="auto"/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787797">
              <w:rPr>
                <w:rFonts w:eastAsia="Times New Roman" w:cs="Times New Roman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</w:tr>
    </w:tbl>
    <w:p w14:paraId="6447006B" w14:textId="51290AE1" w:rsidR="00F00D9A" w:rsidRDefault="00F00D9A">
      <w:pPr>
        <w:rPr>
          <w:b/>
          <w:bCs/>
        </w:rPr>
      </w:pPr>
      <w:r>
        <w:rPr>
          <w:b/>
          <w:bCs/>
        </w:rPr>
        <w:br w:type="page"/>
      </w:r>
    </w:p>
    <w:p w14:paraId="6255A202" w14:textId="74A02D3A" w:rsidR="005315E2" w:rsidRPr="005315E2" w:rsidRDefault="00380567">
      <w:pPr>
        <w:rPr>
          <w:b/>
          <w:bCs/>
        </w:rPr>
      </w:pPr>
      <w:r>
        <w:rPr>
          <w:b/>
          <w:bCs/>
        </w:rPr>
        <w:lastRenderedPageBreak/>
        <w:t>S</w:t>
      </w:r>
      <w:r w:rsidR="00793CE2" w:rsidRPr="00793CE2">
        <w:rPr>
          <w:b/>
          <w:bCs/>
        </w:rPr>
        <w:t xml:space="preserve">upplementary </w:t>
      </w:r>
      <w:r>
        <w:rPr>
          <w:b/>
          <w:bCs/>
        </w:rPr>
        <w:t>table</w:t>
      </w:r>
      <w:r w:rsidR="00793CE2" w:rsidRPr="00793CE2">
        <w:rPr>
          <w:b/>
          <w:bCs/>
        </w:rPr>
        <w:t xml:space="preserve"> </w:t>
      </w:r>
      <w:r w:rsidR="00F00D9A">
        <w:rPr>
          <w:b/>
          <w:bCs/>
        </w:rPr>
        <w:t>2</w:t>
      </w:r>
      <w:r w:rsidR="00466F9E">
        <w:rPr>
          <w:b/>
          <w:bCs/>
        </w:rPr>
        <w:t>:</w:t>
      </w:r>
      <w:r w:rsidR="005315E2">
        <w:rPr>
          <w:b/>
          <w:bCs/>
        </w:rPr>
        <w:t xml:space="preserve"> </w:t>
      </w:r>
      <w:r>
        <w:rPr>
          <w:b/>
          <w:bCs/>
        </w:rPr>
        <w:t>Studies assessing reporting of quality of life in cancer trials</w:t>
      </w:r>
    </w:p>
    <w:tbl>
      <w:tblPr>
        <w:tblW w:w="15859" w:type="dxa"/>
        <w:tblInd w:w="-998" w:type="dxa"/>
        <w:tblLook w:val="04A0" w:firstRow="1" w:lastRow="0" w:firstColumn="1" w:lastColumn="0" w:noHBand="0" w:noVBand="1"/>
      </w:tblPr>
      <w:tblGrid>
        <w:gridCol w:w="1277"/>
        <w:gridCol w:w="992"/>
        <w:gridCol w:w="1654"/>
        <w:gridCol w:w="897"/>
        <w:gridCol w:w="1315"/>
        <w:gridCol w:w="1126"/>
        <w:gridCol w:w="1535"/>
        <w:gridCol w:w="7063"/>
      </w:tblGrid>
      <w:tr w:rsidR="001D2E09" w:rsidRPr="00D8165F" w14:paraId="666943B5" w14:textId="77777777" w:rsidTr="00B52E9D">
        <w:trPr>
          <w:trHeight w:val="355"/>
        </w:trPr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A7E53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20932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ars Included</w:t>
            </w:r>
          </w:p>
        </w:tc>
        <w:tc>
          <w:tcPr>
            <w:tcW w:w="16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869A4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ncluded Trials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9ADFE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umber of RCTs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4B4F3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ancer Type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AEB9A6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atient Population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4FA4E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reatment Type</w:t>
            </w:r>
          </w:p>
        </w:tc>
        <w:tc>
          <w:tcPr>
            <w:tcW w:w="70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37CD8" w14:textId="77777777" w:rsidR="001D2E09" w:rsidRPr="00D8165F" w:rsidRDefault="001D2E09" w:rsidP="006D3377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Key Findings</w:t>
            </w:r>
          </w:p>
        </w:tc>
      </w:tr>
      <w:tr w:rsidR="00380567" w:rsidRPr="00D8165F" w14:paraId="2FEEC450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36EAFE" w14:textId="4908866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Brundage 2010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CcnVuZGFnZTwvQXV0aG9yPjxZZWFyPjIwMTE8L1llYXI+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CcnVuZGFnZTwvQXV0aG9yPjxZZWFyPjIwMTE8L1llYXI+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28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E1CC6B" w14:textId="59B34E1B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02–08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6BFCEA" w14:textId="54C86FE5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Phase III RCTs 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D260E4" w14:textId="75BE7D48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79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DBFA66" w14:textId="27D91A09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21E04A" w14:textId="4EC88DE1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A64A6E" w14:textId="7EF7DCEE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8225BF" w14:textId="316F1B0C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5.4% included</w: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n</w:t>
            </w:r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on-Small Cell Lung Cancer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s a primary endpoint; 14% publish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separately.</w:t>
            </w:r>
          </w:p>
        </w:tc>
      </w:tr>
      <w:tr w:rsidR="00380567" w:rsidRPr="00D8165F" w14:paraId="54EDADAF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122EA6" w14:textId="6F3208F0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Di Costanzo 2023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EaSBDb3N0YW56bzwvQXV0aG9yPjxZZWFyPjIwMjM8L1ll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EaSBDb3N0YW56bzwvQXV0aG9yPjxZZWFyPjIwMjM8L1ll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29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946D26" w14:textId="5369E6F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10–22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2C124A" w14:textId="20CE7F0E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C65F4D" w14:textId="2CECF016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42CC37" w14:textId="4311F5B0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dvanced </w:t>
            </w:r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genitourinary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ance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A11926" w14:textId="1916DA2C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dvanced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4E7F01" w14:textId="1CBC9AD6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6B1412" w14:textId="0A8CB6D9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Only 1.2% list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as primary endpoint; 29.4% did not include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at all; 65.9% did not report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in primary publications; 21.2% met ≥1 CONSORT-PRO item.</w:t>
            </w:r>
          </w:p>
        </w:tc>
      </w:tr>
      <w:tr w:rsidR="00380567" w:rsidRPr="00D8165F" w14:paraId="545BC5DF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44284D" w14:textId="0233A2AA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Hwang 2018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Hwang&lt;/Author&gt;&lt;Year&gt;2019&lt;/Year&gt;&lt;RecNum&gt;69&lt;/RecNum&gt;&lt;DisplayText&gt;[30]&lt;/DisplayText&gt;&lt;record&gt;&lt;rec-number&gt;69&lt;/rec-number&gt;&lt;foreign-keys&gt;&lt;key app="EN" db-id="xe20at2vkaa5f0erpeuped9dzzstrfztpx5z" timestamp="1751161268"&gt;69&lt;/key&gt;&lt;/foreign-keys&gt;&lt;ref-type name="Journal Article"&gt;17&lt;/ref-type&gt;&lt;contributors&gt;&lt;authors&gt;&lt;author&gt;Hwang, T. J.&lt;/author&gt;&lt;author&gt;Gyawali, B.&lt;/author&gt;&lt;/authors&gt;&lt;/contributors&gt;&lt;auth-address&gt;Program on Regulation, Therapeutics, and Law (PORTAL), Division of Pharmacoepidemiology and Pharmacoeconomics, Department of Medicine, Brigham and Women&amp;apos;s Hospital, Boston, MA.&amp;#xD;Harvard Medical School, Boston, MA.&lt;/auth-address&gt;&lt;titles&gt;&lt;title&gt;Association between progression-free survival and patients&amp;apos; quality of life in cancer clinical trials&lt;/title&gt;&lt;secondary-title&gt;Int J Cancer&lt;/secondary-title&gt;&lt;/titles&gt;&lt;periodical&gt;&lt;full-title&gt;Int J Cancer&lt;/full-title&gt;&lt;/periodical&gt;&lt;pages&gt;1746-1751&lt;/pages&gt;&lt;volume&gt;144&lt;/volume&gt;&lt;number&gt;7&lt;/number&gt;&lt;edition&gt;20181206&lt;/edition&gt;&lt;keywords&gt;&lt;keyword&gt;Area Under Curve&lt;/keyword&gt;&lt;keyword&gt;Clinical Trials, Phase III as Topic&lt;/keyword&gt;&lt;keyword&gt;Disease-Free Survival&lt;/keyword&gt;&lt;keyword&gt;Humans&lt;/keyword&gt;&lt;keyword&gt;Neoplasms/*drug therapy/psychology&lt;/keyword&gt;&lt;keyword&gt;Progression-Free Survival&lt;/keyword&gt;&lt;keyword&gt;Quality of Life/*psychology&lt;/keyword&gt;&lt;keyword&gt;Retrospective Studies&lt;/keyword&gt;&lt;keyword&gt;Treatment Outcome&lt;/keyword&gt;&lt;keyword&gt;clinical trial&lt;/keyword&gt;&lt;keyword&gt;quality of life&lt;/keyword&gt;&lt;keyword&gt;surrogates&lt;/keyword&gt;&lt;/keywords&gt;&lt;dates&gt;&lt;year&gt;2019&lt;/year&gt;&lt;pub-dates&gt;&lt;date&gt;Apr 1&lt;/date&gt;&lt;/pub-dates&gt;&lt;/dates&gt;&lt;isbn&gt;1097-0215 (Electronic)&amp;#xD;0020-7136 (Linking)&lt;/isbn&gt;&lt;accession-num&gt;30374970&lt;/accession-num&gt;&lt;urls&gt;&lt;related-urls&gt;&lt;url&gt;https://www.ncbi.nlm.nih.gov/pubmed/30374970&lt;/url&gt;&lt;/related-urls&gt;&lt;/urls&gt;&lt;electronic-resource-num&gt;10.1002/ijc.31957&lt;/electronic-resource-num&gt;&lt;remote-database-name&gt;Medline&lt;/remote-database-name&gt;&lt;remote-database-provider&gt;NLM&lt;/remote-database-provider&gt;&lt;/record&gt;&lt;/Cite&gt;&lt;/EndNote&gt;</w:instrTex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0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CAE9DC" w14:textId="03F1132D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10–15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7A9F9A" w14:textId="52794C4F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498207" w14:textId="12715DED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35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0E3165" w14:textId="222CFDCE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olid tumou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89A411" w14:textId="33117DDC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dvanced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67F8BE" w14:textId="41163956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BE5F52" w14:textId="0CA27EF9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54% includ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; 23% did not report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; no strong association between PFS benefit an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improvement.</w:t>
            </w:r>
          </w:p>
        </w:tc>
      </w:tr>
      <w:tr w:rsidR="00380567" w:rsidRPr="00D8165F" w14:paraId="5457A85A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BDF33" w14:textId="572D2CF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Marandino 2018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NYXJhbmRpbm88L0F1dGhvcj48WWVhcj4yMDE4PC9ZZWFy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NYXJhbmRpbm88L0F1dGhvcj48WWVhcj4yMDE4PC9ZZWFy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1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6D262" w14:textId="5A5F9BC1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12–16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36183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0D859" w14:textId="77777777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446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8AE9E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olid tumou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FA689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4A604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1D5E6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47.1% did not include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as an endpoint; 37.6% did not report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data; 12.5%, 30.9%, and 40.3% reported in secondary publications at 12, 24, and 36 months.</w:t>
            </w:r>
          </w:p>
        </w:tc>
      </w:tr>
      <w:tr w:rsidR="00380567" w:rsidRPr="00D8165F" w14:paraId="637EBA6F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26FB1" w14:textId="0CF7504F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Salomone 2022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YWxvbW9uZTwvQXV0aG9yPjxZZWFyPjIwMjI8L1llYXI+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YWxvbW9uZTwvQXV0aG9yPjxZZWFyPjIwMjI8L1llYXI+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2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FA468" w14:textId="680B4FE1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10–21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D430B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1EF69" w14:textId="77777777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7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A76FE" w14:textId="2C0B343C" w:rsidR="00380567" w:rsidRPr="00D8165F" w:rsidRDefault="00B52E9D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n-Small Cell Lung Cancer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3E508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etastatic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6604A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8BE70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23.3% did not include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; 59.3% did not report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in primary publications; only 19.6% reported in secondary publications by 36 months.</w:t>
            </w:r>
          </w:p>
        </w:tc>
      </w:tr>
      <w:tr w:rsidR="00380567" w:rsidRPr="00D8165F" w14:paraId="1B1B5A50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41823B" w14:textId="19108271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Samuel 2022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YW11ZWw8L0F1dGhvcj48WWVhcj4yMDIyPC9ZZWFyPjxS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YW11ZWw8L0F1dGhvcj48WWVhcj4yMDIyPC9ZZWFyPjxS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3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2DFE9C" w14:textId="371CF9A1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19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8D4CBD" w14:textId="6DA16FB3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5ACA0" w14:textId="65471A8A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4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7C5848" w14:textId="73D20B5A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539A0C" w14:textId="5C0A7920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dvanced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499AAB" w14:textId="18D59D2A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BF89EF" w14:textId="55FB143F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Only 24% report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;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benefit correlated with OS benefit but not with PFS.</w:t>
            </w:r>
          </w:p>
        </w:tc>
      </w:tr>
      <w:tr w:rsidR="00380567" w:rsidRPr="00D8165F" w14:paraId="70C0C1B3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10817D" w14:textId="001FFC14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ervetto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2022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ZXJ2ZXR0bzwvQXV0aG9yPjxZZWFyPjIwMjI8L1llYXI+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ZXJ2ZXR0bzwvQXV0aG9yPjxZZWFyPjIwMjI8L1llYXI+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4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445FF9" w14:textId="48CD7F96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13–21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22727B" w14:textId="0EA4666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8E93CF" w14:textId="53F926C7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06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C91C60" w14:textId="18518453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olid tumou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528736" w14:textId="0A4E2A70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19F184" w14:textId="73BECCB2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mmunotherapy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533910" w14:textId="79BFC9D6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78.3% did not report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in primary publication; 48.5% did not report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at all; median delay of 33.6 months to secondary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publication.</w:t>
            </w:r>
          </w:p>
        </w:tc>
      </w:tr>
      <w:tr w:rsidR="00380567" w:rsidRPr="00D8165F" w14:paraId="4FE77156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315CF" w14:textId="77BEDB63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St Germain 2020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dCBHZXJtYWluPC9BdXRob3I+PFllYXI+MjAyMDwvWWVh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dCBHZXJtYWluPC9BdXRob3I+PFllYXI+MjAyMDwvWWVh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5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3DEB4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999–2015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B949F" w14:textId="287CBF6D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</w:t>
            </w:r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tional cancer institute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-funded trial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1926B" w14:textId="77777777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08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AF9FA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49CE5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3FC6C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77F32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33% report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as separate publication; 62% includ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in any form; substantial underreporting noted despite NCI funding.</w:t>
            </w:r>
          </w:p>
        </w:tc>
      </w:tr>
      <w:tr w:rsidR="00380567" w:rsidRPr="00D8165F" w14:paraId="320BFCD5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ADADA1" w14:textId="0C62577A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Sherry 2025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aGVycnk8L0F1dGhvcj48WWVhcj4yMDI1PC9ZZWFyPjxS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aGVycnk8L0F1dGhvcj48WWVhcj4yMDI1PC9ZZWFyPjxS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6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EAC431" w14:textId="45D788FA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02-24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756950" w14:textId="78AEBE6D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55EFEB" w14:textId="62CC531B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79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E1B349" w14:textId="539D2838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s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A7B1BC" w14:textId="4F1CDE62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cancer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5A7EAC" w14:textId="218C40FA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A4C40" w14:textId="32E34E88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Only 34% of 791 oncology RCTs published </w:t>
            </w:r>
            <w:proofErr w:type="spellStart"/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Q</w:t>
            </w:r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results, and just 6% demonstrated superiority in both overall survival and </w:t>
            </w:r>
            <w:proofErr w:type="spellStart"/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Q</w:t>
            </w:r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highlighting substantial underreporting and limited patient-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entered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benefit.</w:t>
            </w:r>
          </w:p>
        </w:tc>
      </w:tr>
      <w:tr w:rsidR="00380567" w:rsidRPr="00D8165F" w14:paraId="1E0519C6" w14:textId="77777777" w:rsidTr="00B52E9D">
        <w:trPr>
          <w:trHeight w:val="355"/>
        </w:trPr>
        <w:tc>
          <w:tcPr>
            <w:tcW w:w="12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5AB96" w14:textId="7383656F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Waisberg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2022 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XYWlzYmVyZzwvQXV0aG9yPjxZZWFyPjIwMjI8L1llYXI+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XYWlzYmVyZzwvQXV0aG9yPjxZZWFyPjIwMjI8L1llYXI+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</w:fldData>
              </w:fldCha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F00D9A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="00F00D9A" w:rsidRPr="00D8165F">
              <w:rPr>
                <w:rFonts w:eastAsia="Times New Roman" w:cs="Calibri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[37]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5315F" w14:textId="60FD6C4E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00–20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41611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hase III RC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F64C3" w14:textId="77777777" w:rsidR="00380567" w:rsidRPr="00D8165F" w:rsidRDefault="00380567" w:rsidP="00380567">
            <w:pPr>
              <w:spacing w:after="0" w:line="240" w:lineRule="auto"/>
              <w:jc w:val="right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7DD5" w14:textId="754098BC" w:rsidR="00380567" w:rsidRPr="00D8165F" w:rsidRDefault="00B52E9D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n-Small Cell Lung Cancer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D2AEB" w14:textId="204C5FB2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Untreated advanced</w:t>
            </w:r>
            <w:r w:rsidR="00B52E9D"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cancer</w:t>
            </w: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patients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471B5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therapies</w:t>
            </w:r>
          </w:p>
        </w:tc>
        <w:tc>
          <w:tcPr>
            <w:tcW w:w="7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AFBA7" w14:textId="77777777" w:rsidR="00380567" w:rsidRPr="00D8165F" w:rsidRDefault="00380567" w:rsidP="00380567">
            <w:pPr>
              <w:spacing w:after="0" w:line="240" w:lineRule="auto"/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Only 11.8% fulfilled all CONSORT-PRO items; median of 3 criteria met; 24.7% included </w:t>
            </w:r>
            <w:proofErr w:type="spellStart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RQoL</w:t>
            </w:r>
            <w:proofErr w:type="spellEnd"/>
            <w:r w:rsidRPr="00D8165F">
              <w:rPr>
                <w:rFonts w:eastAsia="Times New Roman" w:cs="Calibri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subgroup analyses.</w:t>
            </w:r>
          </w:p>
        </w:tc>
      </w:tr>
    </w:tbl>
    <w:p w14:paraId="33ADDF49" w14:textId="5291ECF3" w:rsidR="005315E2" w:rsidRPr="005F16E5" w:rsidRDefault="00B52E9D">
      <w:pPr>
        <w:rPr>
          <w:sz w:val="18"/>
          <w:szCs w:val="18"/>
        </w:rPr>
      </w:pPr>
      <w:r w:rsidRPr="005F16E5">
        <w:rPr>
          <w:sz w:val="18"/>
          <w:szCs w:val="18"/>
        </w:rPr>
        <w:t xml:space="preserve">RCTs: Randomised control trials; </w:t>
      </w:r>
      <w:proofErr w:type="spellStart"/>
      <w:r w:rsidRPr="005F16E5">
        <w:rPr>
          <w:rFonts w:ascii="Calibri" w:eastAsia="Times New Roman" w:hAnsi="Calibri" w:cs="Calibri"/>
          <w:color w:val="000000"/>
          <w:kern w:val="0"/>
          <w:sz w:val="18"/>
          <w:szCs w:val="18"/>
          <w:lang w:eastAsia="en-GB"/>
          <w14:ligatures w14:val="none"/>
        </w:rPr>
        <w:t>HRQoL</w:t>
      </w:r>
      <w:proofErr w:type="spellEnd"/>
      <w:r w:rsidRPr="005F16E5">
        <w:rPr>
          <w:rFonts w:ascii="Calibri" w:eastAsia="Times New Roman" w:hAnsi="Calibri" w:cs="Calibri"/>
          <w:color w:val="000000"/>
          <w:kern w:val="0"/>
          <w:sz w:val="18"/>
          <w:szCs w:val="18"/>
          <w:lang w:eastAsia="en-GB"/>
          <w14:ligatures w14:val="none"/>
        </w:rPr>
        <w:t>: Health related quality of life; CONSORT-PRO</w:t>
      </w:r>
    </w:p>
    <w:p w14:paraId="54C45619" w14:textId="1363623A" w:rsidR="005315E2" w:rsidRDefault="005315E2" w:rsidP="000C5A95">
      <w:r>
        <w:br w:type="page"/>
      </w:r>
    </w:p>
    <w:p w14:paraId="574A6537" w14:textId="7A5702FD" w:rsidR="005315E2" w:rsidRDefault="005315E2">
      <w:pPr>
        <w:rPr>
          <w:b/>
          <w:bCs/>
        </w:rPr>
      </w:pPr>
    </w:p>
    <w:p w14:paraId="2D86B49D" w14:textId="4A85035D" w:rsidR="005315E2" w:rsidRDefault="00B52E9D">
      <w:pPr>
        <w:rPr>
          <w:b/>
          <w:bCs/>
        </w:rPr>
      </w:pPr>
      <w:r>
        <w:rPr>
          <w:b/>
          <w:bCs/>
        </w:rPr>
        <w:t>S</w:t>
      </w:r>
      <w:r w:rsidR="00793CE2" w:rsidRPr="00793CE2">
        <w:rPr>
          <w:b/>
          <w:bCs/>
        </w:rPr>
        <w:t xml:space="preserve">upplementary </w:t>
      </w:r>
      <w:r w:rsidR="008B1742">
        <w:rPr>
          <w:b/>
          <w:bCs/>
        </w:rPr>
        <w:t>f</w:t>
      </w:r>
      <w:r>
        <w:rPr>
          <w:b/>
          <w:bCs/>
        </w:rPr>
        <w:t>igure</w:t>
      </w:r>
      <w:r w:rsidR="00793CE2" w:rsidRPr="00793CE2">
        <w:rPr>
          <w:b/>
          <w:bCs/>
        </w:rPr>
        <w:t xml:space="preserve"> </w:t>
      </w:r>
      <w:r>
        <w:rPr>
          <w:b/>
          <w:bCs/>
        </w:rPr>
        <w:t>1</w:t>
      </w:r>
      <w:r w:rsidR="00466F9E">
        <w:rPr>
          <w:b/>
          <w:bCs/>
        </w:rPr>
        <w:t>:</w:t>
      </w:r>
      <w:r w:rsidR="005315E2">
        <w:rPr>
          <w:b/>
          <w:bCs/>
        </w:rPr>
        <w:t xml:space="preserve"> </w:t>
      </w:r>
      <w:r w:rsidR="00E84D59" w:rsidRPr="00E84D59">
        <w:rPr>
          <w:b/>
          <w:bCs/>
        </w:rPr>
        <w:t xml:space="preserve">(A) Kaplan-Meier curves of time to publication of </w:t>
      </w:r>
      <w:proofErr w:type="spellStart"/>
      <w:r w:rsidR="00E84D59" w:rsidRPr="00E84D59">
        <w:rPr>
          <w:b/>
          <w:bCs/>
        </w:rPr>
        <w:t>HRQoL</w:t>
      </w:r>
      <w:proofErr w:type="spellEnd"/>
      <w:r w:rsidR="00E84D59" w:rsidRPr="00E84D59">
        <w:rPr>
          <w:b/>
          <w:bCs/>
        </w:rPr>
        <w:t xml:space="preserve"> results (n = </w:t>
      </w:r>
      <w:r w:rsidR="00E84D59">
        <w:rPr>
          <w:b/>
          <w:bCs/>
        </w:rPr>
        <w:t>26</w:t>
      </w:r>
      <w:r w:rsidR="00E84D59" w:rsidRPr="00E84D59">
        <w:rPr>
          <w:b/>
          <w:bCs/>
        </w:rPr>
        <w:t xml:space="preserve">). (B) Kaplan-Meier curve of differential time to publication of </w:t>
      </w:r>
      <w:proofErr w:type="spellStart"/>
      <w:r w:rsidR="00E84D59" w:rsidRPr="00E84D59">
        <w:rPr>
          <w:b/>
          <w:bCs/>
        </w:rPr>
        <w:t>HRQoL</w:t>
      </w:r>
      <w:proofErr w:type="spellEnd"/>
      <w:r w:rsidR="00E84D59" w:rsidRPr="00E84D59">
        <w:rPr>
          <w:b/>
          <w:bCs/>
        </w:rPr>
        <w:t xml:space="preserve"> results between positive and negative RCTs </w:t>
      </w:r>
      <w:r w:rsidR="008B1742" w:rsidRPr="008B1742">
        <w:rPr>
          <w:b/>
          <w:bCs/>
        </w:rPr>
        <w:t xml:space="preserve">(positive trials, n = </w:t>
      </w:r>
      <w:r w:rsidR="00220CFC">
        <w:rPr>
          <w:b/>
          <w:bCs/>
        </w:rPr>
        <w:t>22</w:t>
      </w:r>
      <w:r w:rsidR="008B1742" w:rsidRPr="008B1742">
        <w:rPr>
          <w:b/>
          <w:bCs/>
        </w:rPr>
        <w:t xml:space="preserve">; negative trials, n = </w:t>
      </w:r>
      <w:r w:rsidR="00220CFC">
        <w:rPr>
          <w:b/>
          <w:bCs/>
        </w:rPr>
        <w:t>4</w:t>
      </w:r>
      <w:r w:rsidR="008B1742" w:rsidRPr="008B1742">
        <w:rPr>
          <w:b/>
          <w:bCs/>
        </w:rPr>
        <w:t>).</w:t>
      </w:r>
    </w:p>
    <w:p w14:paraId="3312D9AC" w14:textId="5E3EDA47" w:rsidR="005315E2" w:rsidRDefault="005F16E5">
      <w:r>
        <w:rPr>
          <w:b/>
          <w:bCs/>
          <w:noProof/>
        </w:rPr>
        <w:drawing>
          <wp:anchor distT="0" distB="0" distL="114300" distR="114300" simplePos="0" relativeHeight="251661312" behindDoc="0" locked="0" layoutInCell="1" allowOverlap="1" wp14:anchorId="1EEF5DA9" wp14:editId="215C2D0C">
            <wp:simplePos x="0" y="0"/>
            <wp:positionH relativeFrom="column">
              <wp:posOffset>4603750</wp:posOffset>
            </wp:positionH>
            <wp:positionV relativeFrom="paragraph">
              <wp:posOffset>57150</wp:posOffset>
            </wp:positionV>
            <wp:extent cx="4419600" cy="2946400"/>
            <wp:effectExtent l="0" t="0" r="0" b="6350"/>
            <wp:wrapNone/>
            <wp:docPr id="1766924398" name="Picture 2" descr="A graph showing 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6924398" name="Picture 2" descr="A graph showing a graph of a graph&#10;&#10;AI-generated content may be incorrect.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3488" cy="294899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B1742">
        <w:rPr>
          <w:b/>
          <w:bCs/>
          <w:noProof/>
        </w:rPr>
        <w:drawing>
          <wp:anchor distT="0" distB="0" distL="114300" distR="114300" simplePos="0" relativeHeight="251658240" behindDoc="0" locked="0" layoutInCell="1" allowOverlap="1" wp14:anchorId="78C018C4" wp14:editId="24FD3CE7">
            <wp:simplePos x="0" y="0"/>
            <wp:positionH relativeFrom="margin">
              <wp:posOffset>-133350</wp:posOffset>
            </wp:positionH>
            <wp:positionV relativeFrom="paragraph">
              <wp:posOffset>127000</wp:posOffset>
            </wp:positionV>
            <wp:extent cx="4356100" cy="2903734"/>
            <wp:effectExtent l="0" t="0" r="6350" b="0"/>
            <wp:wrapNone/>
            <wp:docPr id="1656758091" name="Picture 1" descr="A green line graph with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6758091" name="Picture 1" descr="A green line graph with numbers&#10;&#10;AI-generated content may be incorrect.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5252" cy="292316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315E2">
        <w:t xml:space="preserve">                                         </w:t>
      </w:r>
    </w:p>
    <w:p w14:paraId="6547DE2C" w14:textId="0F26F3D9" w:rsidR="005315E2" w:rsidRDefault="005315E2"/>
    <w:p w14:paraId="2444F1B6" w14:textId="77777777" w:rsidR="005315E2" w:rsidRDefault="005315E2"/>
    <w:p w14:paraId="18201636" w14:textId="77777777" w:rsidR="005315E2" w:rsidRDefault="005315E2"/>
    <w:p w14:paraId="13F006BB" w14:textId="77777777" w:rsidR="005315E2" w:rsidRDefault="005315E2"/>
    <w:p w14:paraId="590CE6A7" w14:textId="77777777" w:rsidR="005315E2" w:rsidRDefault="005315E2"/>
    <w:p w14:paraId="24DA22D4" w14:textId="77777777" w:rsidR="005315E2" w:rsidRDefault="005315E2"/>
    <w:p w14:paraId="6E75A66C" w14:textId="77777777" w:rsidR="005315E2" w:rsidRDefault="005315E2"/>
    <w:p w14:paraId="38DB8C3B" w14:textId="77777777" w:rsidR="005315E2" w:rsidRDefault="005315E2"/>
    <w:p w14:paraId="603BD57D" w14:textId="77777777" w:rsidR="00E84D59" w:rsidRDefault="00E84D59" w:rsidP="00E84D59">
      <w:pPr>
        <w:ind w:left="2160"/>
        <w:rPr>
          <w:b/>
          <w:bCs/>
        </w:rPr>
      </w:pPr>
    </w:p>
    <w:p w14:paraId="6BA392A3" w14:textId="77777777" w:rsidR="005F16E5" w:rsidRDefault="005F16E5" w:rsidP="00E84D59">
      <w:pPr>
        <w:ind w:left="2160"/>
        <w:rPr>
          <w:b/>
          <w:bCs/>
        </w:rPr>
      </w:pPr>
    </w:p>
    <w:p w14:paraId="55F64AE4" w14:textId="1E101FE0" w:rsidR="005315E2" w:rsidRPr="00E84D59" w:rsidRDefault="00E84D59" w:rsidP="00E84D59">
      <w:pPr>
        <w:ind w:left="2160"/>
        <w:rPr>
          <w:b/>
          <w:bCs/>
        </w:rPr>
      </w:pPr>
      <w:r w:rsidRPr="00E84D59">
        <w:rPr>
          <w:b/>
          <w:bCs/>
        </w:rPr>
        <w:t xml:space="preserve">1 </w:t>
      </w:r>
      <w:r>
        <w:rPr>
          <w:b/>
          <w:bCs/>
        </w:rPr>
        <w:t>[</w:t>
      </w:r>
      <w:r w:rsidRPr="00E84D59">
        <w:rPr>
          <w:b/>
          <w:bCs/>
        </w:rPr>
        <w:t>A</w:t>
      </w:r>
      <w:r>
        <w:rPr>
          <w:b/>
          <w:bCs/>
        </w:rPr>
        <w:t xml:space="preserve">] 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  <w:t>1 [B]</w:t>
      </w:r>
    </w:p>
    <w:p w14:paraId="3247AFD8" w14:textId="77777777" w:rsidR="008B1742" w:rsidRDefault="008B1742"/>
    <w:p w14:paraId="3D49B8DA" w14:textId="77777777" w:rsidR="008B1742" w:rsidRDefault="008B1742"/>
    <w:p w14:paraId="115C64F1" w14:textId="77777777" w:rsidR="008B1742" w:rsidRDefault="008B1742"/>
    <w:p w14:paraId="31366C4C" w14:textId="77777777" w:rsidR="008B1742" w:rsidRDefault="008B1742"/>
    <w:p w14:paraId="715A037B" w14:textId="77777777" w:rsidR="008B1742" w:rsidRDefault="008B1742"/>
    <w:p w14:paraId="4FF0F14C" w14:textId="77777777" w:rsidR="008B1742" w:rsidRDefault="008B1742"/>
    <w:p w14:paraId="284BA7A2" w14:textId="4F9E11B9" w:rsidR="008B1742" w:rsidRDefault="008B1742">
      <w:r>
        <w:rPr>
          <w:b/>
          <w:bCs/>
        </w:rPr>
        <w:t>Supplementary f</w:t>
      </w:r>
      <w:r w:rsidRPr="008B1742">
        <w:rPr>
          <w:b/>
          <w:bCs/>
        </w:rPr>
        <w:t xml:space="preserve">igure </w:t>
      </w:r>
      <w:r>
        <w:rPr>
          <w:b/>
          <w:bCs/>
        </w:rPr>
        <w:t>2</w:t>
      </w:r>
      <w:r w:rsidRPr="008B1742">
        <w:t xml:space="preserve">. (A) Kaplan-Meier curves of time to secondary publication of </w:t>
      </w:r>
      <w:proofErr w:type="spellStart"/>
      <w:r w:rsidRPr="008B1742">
        <w:t>HRQoL</w:t>
      </w:r>
      <w:proofErr w:type="spellEnd"/>
      <w:r w:rsidRPr="008B1742">
        <w:t xml:space="preserve"> data, for RCTs not reporting </w:t>
      </w:r>
      <w:proofErr w:type="spellStart"/>
      <w:r w:rsidRPr="008B1742">
        <w:t>HRQoL</w:t>
      </w:r>
      <w:proofErr w:type="spellEnd"/>
      <w:r w:rsidRPr="008B1742">
        <w:t xml:space="preserve"> data in primary publication (n = 44). (B) Kaplan-Meier curve of differential time to secondary publication with </w:t>
      </w:r>
      <w:proofErr w:type="spellStart"/>
      <w:r w:rsidRPr="008B1742">
        <w:t>HRQoL</w:t>
      </w:r>
      <w:proofErr w:type="spellEnd"/>
      <w:r w:rsidRPr="008B1742">
        <w:t xml:space="preserve"> data between positive and negative trials, for RCTs not reporting </w:t>
      </w:r>
      <w:proofErr w:type="spellStart"/>
      <w:r w:rsidRPr="008B1742">
        <w:t>HRQoL</w:t>
      </w:r>
      <w:proofErr w:type="spellEnd"/>
      <w:r w:rsidRPr="008B1742">
        <w:t xml:space="preserve"> results in primary paper (positive trials, n = 33; negative trials, n = 11).</w:t>
      </w:r>
    </w:p>
    <w:p w14:paraId="0C8062BE" w14:textId="77777777" w:rsidR="008B1742" w:rsidRDefault="008B1742"/>
    <w:p w14:paraId="39F0D921" w14:textId="7A7A7C75" w:rsidR="005315E2" w:rsidRPr="005315E2" w:rsidRDefault="005F16E5">
      <w:pPr>
        <w:rPr>
          <w:b/>
          <w:bCs/>
        </w:rPr>
      </w:pPr>
      <w:r>
        <w:rPr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43D3CFD4" wp14:editId="756E1C62">
            <wp:simplePos x="0" y="0"/>
            <wp:positionH relativeFrom="margin">
              <wp:posOffset>4988560</wp:posOffset>
            </wp:positionH>
            <wp:positionV relativeFrom="paragraph">
              <wp:posOffset>178435</wp:posOffset>
            </wp:positionV>
            <wp:extent cx="4263390" cy="2842260"/>
            <wp:effectExtent l="0" t="0" r="3810" b="0"/>
            <wp:wrapNone/>
            <wp:docPr id="1708628917" name="Picture 4" descr="A graph showing a line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8628917" name="Picture 4" descr="A graph showing a line graph&#10;&#10;AI-generated content may be incorrect.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3402" cy="284226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676779B4" wp14:editId="2700893B">
            <wp:simplePos x="0" y="0"/>
            <wp:positionH relativeFrom="margin">
              <wp:align>left</wp:align>
            </wp:positionH>
            <wp:positionV relativeFrom="paragraph">
              <wp:posOffset>211455</wp:posOffset>
            </wp:positionV>
            <wp:extent cx="4216400" cy="2810933"/>
            <wp:effectExtent l="0" t="0" r="0" b="8890"/>
            <wp:wrapNone/>
            <wp:docPr id="831476547" name="Picture 3" descr="A green line graph with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1476547" name="Picture 3" descr="A green line graph with numbers&#10;&#10;AI-generated content may be incorrect.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0754" cy="28138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315E2">
        <w:rPr>
          <w:b/>
          <w:bCs/>
        </w:rPr>
        <w:t xml:space="preserve">                                                                                                                  </w:t>
      </w:r>
    </w:p>
    <w:p w14:paraId="46B37D9D" w14:textId="4348899A" w:rsidR="005315E2" w:rsidRDefault="005315E2"/>
    <w:p w14:paraId="28B5B2B6" w14:textId="0E7E79B3" w:rsidR="005315E2" w:rsidRDefault="005315E2"/>
    <w:p w14:paraId="5238BE4D" w14:textId="2824DC6D" w:rsidR="005315E2" w:rsidRDefault="005315E2"/>
    <w:p w14:paraId="48BAC925" w14:textId="3595958E" w:rsidR="005315E2" w:rsidRDefault="005315E2"/>
    <w:p w14:paraId="24AB9400" w14:textId="0800982C" w:rsidR="005315E2" w:rsidRDefault="005315E2"/>
    <w:p w14:paraId="39065E6B" w14:textId="7C4FA358" w:rsidR="005315E2" w:rsidRDefault="005315E2"/>
    <w:p w14:paraId="2871018E" w14:textId="21467C0B" w:rsidR="005315E2" w:rsidRDefault="005315E2"/>
    <w:p w14:paraId="74D74DA8" w14:textId="449C09B2" w:rsidR="005315E2" w:rsidRDefault="005315E2"/>
    <w:p w14:paraId="3CC1FE9A" w14:textId="5BE6400F" w:rsidR="005315E2" w:rsidRDefault="005315E2">
      <w:r>
        <w:tab/>
      </w:r>
    </w:p>
    <w:p w14:paraId="41208F2E" w14:textId="0EC33AFA" w:rsidR="005315E2" w:rsidRDefault="005315E2" w:rsidP="005315E2"/>
    <w:p w14:paraId="79C9FC32" w14:textId="0B284C68" w:rsidR="005315E2" w:rsidRPr="005F16E5" w:rsidRDefault="005F16E5" w:rsidP="005F16E5">
      <w:pPr>
        <w:ind w:left="2880"/>
        <w:rPr>
          <w:b/>
          <w:bCs/>
        </w:rPr>
      </w:pPr>
      <w:r w:rsidRPr="005F16E5">
        <w:rPr>
          <w:b/>
          <w:bCs/>
        </w:rPr>
        <w:t>2 [A]</w:t>
      </w:r>
      <w:r>
        <w:rPr>
          <w:b/>
          <w:bCs/>
        </w:rPr>
        <w:t xml:space="preserve"> </w:t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  <w:t>2 [B]</w:t>
      </w:r>
    </w:p>
    <w:p w14:paraId="3EA417E5" w14:textId="77777777" w:rsidR="005F16E5" w:rsidRDefault="005F16E5">
      <w:pPr>
        <w:rPr>
          <w:b/>
          <w:bCs/>
        </w:rPr>
      </w:pPr>
      <w:r>
        <w:rPr>
          <w:b/>
          <w:bCs/>
        </w:rPr>
        <w:br w:type="page"/>
      </w:r>
    </w:p>
    <w:p w14:paraId="1EE99CCA" w14:textId="77777777" w:rsidR="00D462E8" w:rsidRDefault="00D462E8">
      <w:pPr>
        <w:rPr>
          <w:b/>
          <w:bCs/>
        </w:rPr>
        <w:sectPr w:rsidR="00D462E8" w:rsidSect="00D462E8">
          <w:pgSz w:w="16838" w:h="11906" w:orient="landscape"/>
          <w:pgMar w:top="1440" w:right="1440" w:bottom="1440" w:left="1440" w:header="709" w:footer="709" w:gutter="0"/>
          <w:pgNumType w:start="0"/>
          <w:cols w:space="708"/>
          <w:docGrid w:linePitch="360"/>
        </w:sectPr>
      </w:pPr>
    </w:p>
    <w:p w14:paraId="4A595002" w14:textId="51E7A4A4" w:rsidR="00D97261" w:rsidRPr="00380567" w:rsidRDefault="00380567">
      <w:pPr>
        <w:rPr>
          <w:b/>
          <w:bCs/>
        </w:rPr>
      </w:pPr>
      <w:r w:rsidRPr="00380567">
        <w:rPr>
          <w:b/>
          <w:bCs/>
        </w:rPr>
        <w:lastRenderedPageBreak/>
        <w:t>References</w:t>
      </w:r>
    </w:p>
    <w:p w14:paraId="62FEB60D" w14:textId="77777777" w:rsidR="00F00D9A" w:rsidRPr="00F00D9A" w:rsidRDefault="00D97261" w:rsidP="00F00D9A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00D9A" w:rsidRPr="00F00D9A">
        <w:t>1.</w:t>
      </w:r>
      <w:r w:rsidR="00F00D9A" w:rsidRPr="00F00D9A">
        <w:tab/>
        <w:t>Calvert M, Blazeby J, Altman DG, Revicki DA, Moher D, Brundage MD, Group CP. Reporting of patient-reported outcomes in randomized trials: the CONSORT PRO extension. JAMA. 2013;309(8):814-22. doi: 10.1001/jama.2013.879. PubMed PMID: 23443445.</w:t>
      </w:r>
    </w:p>
    <w:p w14:paraId="7348217B" w14:textId="77777777" w:rsidR="00F00D9A" w:rsidRPr="00F00D9A" w:rsidRDefault="00F00D9A" w:rsidP="00F00D9A">
      <w:pPr>
        <w:pStyle w:val="EndNoteBibliography"/>
        <w:spacing w:after="0"/>
      </w:pPr>
      <w:r w:rsidRPr="00F00D9A">
        <w:t>2.</w:t>
      </w:r>
      <w:r w:rsidRPr="00F00D9A">
        <w:tab/>
        <w:t>Abou-Alfa GK, Sahai V, Hollebecque A, Vaccaro G, Melisi D, Al-Rajabi R, et al. Pemigatinib for previously treated, locally advanced or metastatic cholangiocarcinoma: a multicentre, open-label, phase 2 study. Lancet Oncol. 2020;21(5):671-84. Epub 20200320. doi: 10.1016/S1470-2045(20)30109-1. PubMed PMID: 32203698; PubMed Central PMCID: PMCPMC8461541.</w:t>
      </w:r>
    </w:p>
    <w:p w14:paraId="6FF9758E" w14:textId="77777777" w:rsidR="00F00D9A" w:rsidRPr="00F00D9A" w:rsidRDefault="00F00D9A" w:rsidP="00F00D9A">
      <w:pPr>
        <w:pStyle w:val="EndNoteBibliography"/>
        <w:spacing w:after="0"/>
      </w:pPr>
      <w:r w:rsidRPr="00F00D9A">
        <w:t>3.</w:t>
      </w:r>
      <w:r w:rsidRPr="00F00D9A">
        <w:tab/>
        <w:t>Amado RG, Wolf M, Peeters M, Van Cutsem E, Siena S, Freeman DJ, et al. Wild-type KRAS is required for panitumumab efficacy in patients with metastatic colorectal cancer. J Clin Oncol. 2008;26(10):1626-34. Epub 20080303. doi: 10.1200/JCO.2007.14.7116. PubMed PMID: 18316791.</w:t>
      </w:r>
    </w:p>
    <w:p w14:paraId="51A35F47" w14:textId="77777777" w:rsidR="00F00D9A" w:rsidRPr="00F00D9A" w:rsidRDefault="00F00D9A" w:rsidP="00F00D9A">
      <w:pPr>
        <w:pStyle w:val="EndNoteBibliography"/>
        <w:spacing w:after="0"/>
      </w:pPr>
      <w:r w:rsidRPr="00F00D9A">
        <w:t>4.</w:t>
      </w:r>
      <w:r w:rsidRPr="00F00D9A">
        <w:tab/>
        <w:t>Andre F, Ciruelos E, Rubovszky G, Campone M, Loibl S, Rugo HS, et al. Alpelisib for PIK3CA-Mutated, Hormone Receptor-Positive Advanced Breast Cancer. N Engl J Med. 2019;380(20):1929-40. doi: 10.1056/NEJMoa1813904. PubMed PMID: 31091374.</w:t>
      </w:r>
    </w:p>
    <w:p w14:paraId="2733FE82" w14:textId="3F74C591" w:rsidR="00F00D9A" w:rsidRPr="00F00D9A" w:rsidRDefault="00F00D9A" w:rsidP="00F00D9A">
      <w:pPr>
        <w:pStyle w:val="EndNoteBibliography"/>
        <w:spacing w:after="0"/>
      </w:pPr>
      <w:r w:rsidRPr="00F00D9A">
        <w:t>5.</w:t>
      </w:r>
      <w:r w:rsidRPr="00F00D9A">
        <w:tab/>
        <w:t xml:space="preserve">Colombo N, Nicoletto MO, Benedetti Panici P, Tognon G, Bologna A, Lissoni AA, et al. LBA58 - BAROCCO: A randomized phase II study of weekly paclitaxel vs cediranib-olaparib combination given with continuous or intermittent schedule in patients with recurrent platinum resistant ovarian cancer (PROC). Annals of Oncology. 2019;30:v896. doi: </w:t>
      </w:r>
      <w:hyperlink r:id="rId13" w:history="1">
        <w:r w:rsidRPr="00F00D9A">
          <w:rPr>
            <w:rStyle w:val="Hyperlink"/>
          </w:rPr>
          <w:t>https://doi.org/10.1093/annonc/mdz394.055</w:t>
        </w:r>
      </w:hyperlink>
      <w:r w:rsidRPr="00F00D9A">
        <w:t>.</w:t>
      </w:r>
    </w:p>
    <w:p w14:paraId="74C0B798" w14:textId="77777777" w:rsidR="00F00D9A" w:rsidRPr="00F00D9A" w:rsidRDefault="00F00D9A" w:rsidP="00F00D9A">
      <w:pPr>
        <w:pStyle w:val="EndNoteBibliography"/>
        <w:spacing w:after="0"/>
      </w:pPr>
      <w:r w:rsidRPr="00F00D9A">
        <w:t>6.</w:t>
      </w:r>
      <w:r w:rsidRPr="00F00D9A">
        <w:tab/>
        <w:t>Brugger W, Triller N, Blasinska-Morawiec M, Curescu S, Sakalauskas R, Manikhas GM, et al. Prospective molecular marker analyses of EGFR and KRAS from a randomized, placebo-controlled study of erlotinib maintenance therapy in advanced non-small-cell lung cancer. J Clin Oncol. 2011;29(31):4113-20. Epub 20111003. doi: 10.1200/JCO.2010.31.8162. PubMed PMID: 21969500.</w:t>
      </w:r>
    </w:p>
    <w:p w14:paraId="7B030205" w14:textId="77777777" w:rsidR="00F00D9A" w:rsidRPr="00F00D9A" w:rsidRDefault="00F00D9A" w:rsidP="00F00D9A">
      <w:pPr>
        <w:pStyle w:val="EndNoteBibliography"/>
        <w:spacing w:after="0"/>
      </w:pPr>
      <w:r w:rsidRPr="00F00D9A">
        <w:t>7.</w:t>
      </w:r>
      <w:r w:rsidRPr="00F00D9A">
        <w:tab/>
        <w:t>Chi KN, Rathkopf D, Smith MR, Efstathiou E, Attard G, Olmos D, et al. Niraparib and Abiraterone Acetate for Metastatic Castration-Resistant Prostate Cancer. J Clin Oncol. 2023;41(18):3339-51. Epub 20230323. doi: 10.1200/JCO.22.01649. PubMed PMID: 36952634; PubMed Central PMCID: PMCPMC10431499.</w:t>
      </w:r>
    </w:p>
    <w:p w14:paraId="0253794A" w14:textId="77777777" w:rsidR="00F00D9A" w:rsidRPr="00F00D9A" w:rsidRDefault="00F00D9A" w:rsidP="00F00D9A">
      <w:pPr>
        <w:pStyle w:val="EndNoteBibliography"/>
        <w:spacing w:after="0"/>
      </w:pPr>
      <w:r w:rsidRPr="00F00D9A">
        <w:t>8.</w:t>
      </w:r>
      <w:r w:rsidRPr="00F00D9A">
        <w:tab/>
        <w:t>Ciuleanu T, Stelmakh L, Cicenas S, Miliauskas S, Grigorescu AC, Hillenbach C, et al. Efficacy and safety of erlotinib versus chemotherapy in second-line treatment of patients with advanced, non-small-cell lung cancer with poor prognosis (TITAN): a randomised multicentre, open-label, phase 3 study. Lancet Oncol. 2012;13(3):300-8. Epub 20120124. doi: 10.1016/S1470-2045(11)70385-0. PubMed PMID: 22277837.</w:t>
      </w:r>
    </w:p>
    <w:p w14:paraId="2520CBA8" w14:textId="77777777" w:rsidR="00F00D9A" w:rsidRPr="00F00D9A" w:rsidRDefault="00F00D9A" w:rsidP="00F00D9A">
      <w:pPr>
        <w:pStyle w:val="EndNoteBibliography"/>
        <w:spacing w:after="0"/>
      </w:pPr>
      <w:r w:rsidRPr="00F00D9A">
        <w:t>9.</w:t>
      </w:r>
      <w:r w:rsidRPr="00F00D9A">
        <w:tab/>
        <w:t>Clarke N, Wiechno P, Alekseev B, Sala N, Jones R, Kocak I, et al. Olaparib combined with abiraterone in patients with metastatic castration-resistant prostate cancer: a randomised, double-blind, placebo-controlled, phase 2 trial. Lancet Oncol. 2018;19(7):975-86. Epub 20180604. doi: 10.1016/S1470-2045(18)30365-6. PubMed PMID: 29880291.</w:t>
      </w:r>
    </w:p>
    <w:p w14:paraId="126018F2" w14:textId="77777777" w:rsidR="00F00D9A" w:rsidRPr="00F00D9A" w:rsidRDefault="00F00D9A" w:rsidP="00F00D9A">
      <w:pPr>
        <w:pStyle w:val="EndNoteBibliography"/>
        <w:spacing w:after="0"/>
      </w:pPr>
      <w:r w:rsidRPr="00F00D9A">
        <w:t>10.</w:t>
      </w:r>
      <w:r w:rsidRPr="00F00D9A">
        <w:tab/>
        <w:t>Clarke NW, Armstrong AJ, Thiery-Vuillemin A, Oya M, Shore N, Loredo E, et al. Abiraterone and Olaparib for Metastatic Castration-Resistant Prostate Cancer. NEJM Evid. 2022;1(9):EVIDoa2200043. Epub 20220603. doi: 10.1056/EVIDoa2200043. PubMed PMID: 38319800.</w:t>
      </w:r>
    </w:p>
    <w:p w14:paraId="234019CC" w14:textId="77777777" w:rsidR="00F00D9A" w:rsidRPr="00F00D9A" w:rsidRDefault="00F00D9A" w:rsidP="00F00D9A">
      <w:pPr>
        <w:pStyle w:val="EndNoteBibliography"/>
        <w:spacing w:after="0"/>
      </w:pPr>
      <w:r w:rsidRPr="00F00D9A">
        <w:t>11.</w:t>
      </w:r>
      <w:r w:rsidRPr="00F00D9A">
        <w:tab/>
        <w:t>Dash AB, Zhang J, Shen L, Li B, Berg D, Lin J, et al. Clinical benefit of ixazomib plus lenalidomide-dexamethasone in myeloma patients with non-canonical NF-kappaB pathway activation. Eur J Haematol. 2020;105(3):274-85. Epub 20200601. doi: 10.1111/ejh.13435. PubMed PMID: 32350909; PubMed Central PMCID: PMCPMC7497066.</w:t>
      </w:r>
    </w:p>
    <w:p w14:paraId="353B068F" w14:textId="77777777" w:rsidR="00F00D9A" w:rsidRPr="00F00D9A" w:rsidRDefault="00F00D9A" w:rsidP="00F00D9A">
      <w:pPr>
        <w:pStyle w:val="EndNoteBibliography"/>
        <w:spacing w:after="0"/>
      </w:pPr>
      <w:r w:rsidRPr="00F00D9A">
        <w:t>12.</w:t>
      </w:r>
      <w:r w:rsidRPr="00F00D9A">
        <w:tab/>
        <w:t>de Bono J, Mateo J, Fizazi K, Saad F, Shore N, Sandhu S, et al. Olaparib for Metastatic Castration-Resistant Prostate Cancer. N Engl J Med. 2020;382(22):2091-102. Epub 20200428. doi: 10.1056/NEJMoa1911440. PubMed PMID: 32343890.</w:t>
      </w:r>
    </w:p>
    <w:p w14:paraId="1D9B50F3" w14:textId="77777777" w:rsidR="00F00D9A" w:rsidRPr="00F00D9A" w:rsidRDefault="00F00D9A" w:rsidP="00F00D9A">
      <w:pPr>
        <w:pStyle w:val="EndNoteBibliography"/>
        <w:spacing w:after="0"/>
      </w:pPr>
      <w:r w:rsidRPr="00F00D9A">
        <w:lastRenderedPageBreak/>
        <w:t>13.</w:t>
      </w:r>
      <w:r w:rsidRPr="00F00D9A">
        <w:tab/>
        <w:t>Dieras V, Han HS, Kaufman B, Wildiers H, Friedlander M, Ayoub JP, et al. Veliparib with carboplatin and paclitaxel in BRCA-mutated advanced breast cancer (BROCADE3): a randomised, double-blind, placebo-controlled, phase 3 trial. Lancet Oncol. 2020;21(10):1269-82. Epub 20200827. doi: 10.1016/S1470-2045(20)30447-2. PubMed PMID: 32861273.</w:t>
      </w:r>
    </w:p>
    <w:p w14:paraId="3A10BB19" w14:textId="77777777" w:rsidR="00F00D9A" w:rsidRPr="00F00D9A" w:rsidRDefault="00F00D9A" w:rsidP="00F00D9A">
      <w:pPr>
        <w:pStyle w:val="EndNoteBibliography"/>
        <w:spacing w:after="0"/>
      </w:pPr>
      <w:r w:rsidRPr="00F00D9A">
        <w:t>14.</w:t>
      </w:r>
      <w:r w:rsidRPr="00F00D9A">
        <w:tab/>
        <w:t>Grob JJ, Amonkar MM, Karaszewska B, Schachter J, Dummer R, Mackiewicz A, et al. Comparison of dabrafenib and trametinib combination therapy with vemurafenib monotherapy on health-related quality of life in patients with unresectable or metastatic cutaneous BRAF Val600-mutation-positive melanoma (COMBI-v): results of a phase 3, open-label, randomised trial. Lancet Oncol. 2015;16(13):1389-98. doi: 10.1016/S1470-2045(15)00087-X. PubMed PMID: 26433819.</w:t>
      </w:r>
    </w:p>
    <w:p w14:paraId="21CF15DE" w14:textId="77777777" w:rsidR="00F00D9A" w:rsidRPr="00F00D9A" w:rsidRDefault="00F00D9A" w:rsidP="00F00D9A">
      <w:pPr>
        <w:pStyle w:val="EndNoteBibliography"/>
        <w:spacing w:after="0"/>
      </w:pPr>
      <w:r w:rsidRPr="00F00D9A">
        <w:t>15.</w:t>
      </w:r>
      <w:r w:rsidRPr="00F00D9A">
        <w:tab/>
        <w:t>Kristeleit R, Lisyanskaya A, Fedenko A, Dvorkin M, de Melo AC, Shparyk Y, et al. Rucaparib versus standard-of-care chemotherapy in patients with relapsed ovarian cancer and a deleterious BRCA1 or BRCA2 mutation (ARIEL4): an international, open-label, randomised, phase 3 trial. Lancet Oncol. 2022;23(4):465-78. Epub 20220314. doi: 10.1016/S1470-2045(22)00122-X. PubMed PMID: 35298906.</w:t>
      </w:r>
    </w:p>
    <w:p w14:paraId="799058A6" w14:textId="77777777" w:rsidR="00F00D9A" w:rsidRPr="00F00D9A" w:rsidRDefault="00F00D9A" w:rsidP="00F00D9A">
      <w:pPr>
        <w:pStyle w:val="EndNoteBibliography"/>
        <w:spacing w:after="0"/>
      </w:pPr>
      <w:r w:rsidRPr="00F00D9A">
        <w:t>16.</w:t>
      </w:r>
      <w:r w:rsidRPr="00F00D9A">
        <w:tab/>
        <w:t>Lee JM, Brady MF, Miller A, Moore RG, MacKay H, McNally L, et al. Cediranib and Olaparib Combination Compared With Cediranib or Olaparib Alone, or Chemotherapy in Platinum-Resistant or Primary Platinum-Refractory Ovarian Cancer: NRG-GY005. J Clin Oncol. 2024;42(36):4305-16. Epub 20241003. doi: 10.1200/JCO.24.00683. PubMed PMID: 39361946; PubMed Central PMCID: PMCPMC11652233.</w:t>
      </w:r>
    </w:p>
    <w:p w14:paraId="5D1E6679" w14:textId="77777777" w:rsidR="00F00D9A" w:rsidRPr="00F00D9A" w:rsidRDefault="00F00D9A" w:rsidP="00F00D9A">
      <w:pPr>
        <w:pStyle w:val="EndNoteBibliography"/>
        <w:spacing w:after="0"/>
      </w:pPr>
      <w:r w:rsidRPr="00F00D9A">
        <w:t>17.</w:t>
      </w:r>
      <w:r w:rsidRPr="00F00D9A">
        <w:tab/>
        <w:t>Litton JK, Rugo HS, Ettl J, Hurvitz SA, Goncalves A, Lee KH, et al. Talazoparib in Patients with Advanced Breast Cancer and a Germline BRCA Mutation. N Engl J Med. 2018;379(8):753-63. Epub 20180815. doi: 10.1056/NEJMoa1802905. PubMed PMID: 30110579; PubMed Central PMCID: PMCPMC10600918.</w:t>
      </w:r>
    </w:p>
    <w:p w14:paraId="639976CC" w14:textId="77777777" w:rsidR="00F00D9A" w:rsidRPr="00F00D9A" w:rsidRDefault="00F00D9A" w:rsidP="00F00D9A">
      <w:pPr>
        <w:pStyle w:val="EndNoteBibliography"/>
        <w:spacing w:after="0"/>
      </w:pPr>
      <w:r w:rsidRPr="00F00D9A">
        <w:t>18.</w:t>
      </w:r>
      <w:r w:rsidRPr="00F00D9A">
        <w:tab/>
        <w:t>Liu JF, Brady MF, Matulonis UA, Miller A, Kohn EC, Swisher EM, et al. Olaparib With or Without Cediranib Versus Platinum-Based Chemotherapy in Recurrent Platinum-Sensitive Ovarian Cancer (NRG-GY004): A Randomized, Open-Label, Phase III Trial. J Clin Oncol. 2022;40(19):2138-47. Epub 20220315. doi: 10.1200/JCO.21.02011. PubMed PMID: 35290101; PubMed Central PMCID: PMCPMC9242406.</w:t>
      </w:r>
    </w:p>
    <w:p w14:paraId="5C0E75B3" w14:textId="77777777" w:rsidR="00F00D9A" w:rsidRPr="00F00D9A" w:rsidRDefault="00F00D9A" w:rsidP="00F00D9A">
      <w:pPr>
        <w:pStyle w:val="EndNoteBibliography"/>
        <w:spacing w:after="0"/>
      </w:pPr>
      <w:r w:rsidRPr="00F00D9A">
        <w:t>19.</w:t>
      </w:r>
      <w:r w:rsidRPr="00F00D9A">
        <w:tab/>
        <w:t>Mok TS, Wu YL, Ahn MJ, Garassino MC, Kim HR, Ramalingam SS, et al. Osimertinib or Platinum-Pemetrexed in EGFR T790M-Positive Lung Cancer. N Engl J Med. 2017;376(7):629-40. Epub 20161206. doi: 10.1056/NEJMoa1612674. PubMed PMID: 27959700; PubMed Central PMCID: PMCPMC6762027.</w:t>
      </w:r>
    </w:p>
    <w:p w14:paraId="3752FD2D" w14:textId="77777777" w:rsidR="00F00D9A" w:rsidRPr="00F00D9A" w:rsidRDefault="00F00D9A" w:rsidP="00F00D9A">
      <w:pPr>
        <w:pStyle w:val="EndNoteBibliography"/>
        <w:spacing w:after="0"/>
      </w:pPr>
      <w:r w:rsidRPr="00F00D9A">
        <w:t>20.</w:t>
      </w:r>
      <w:r w:rsidRPr="00F00D9A">
        <w:tab/>
        <w:t>Nicum S, McGregor N, Austin R, Collins L, Dutton S, McNeish I, et al. Results of a randomised Phase II trial of olaparib, chemotherapy or olaparib and cediranib in patients with platinum-resistant ovarian cancer. Br J Cancer. 2024;130(6):941-50. Epub 20240120. doi: 10.1038/s41416-023-02567-6. PubMed PMID: 38245661; PubMed Central PMCID: PMCPMC10951211.</w:t>
      </w:r>
    </w:p>
    <w:p w14:paraId="0497D90B" w14:textId="77777777" w:rsidR="00F00D9A" w:rsidRPr="00F00D9A" w:rsidRDefault="00F00D9A" w:rsidP="00F00D9A">
      <w:pPr>
        <w:pStyle w:val="EndNoteBibliography"/>
        <w:spacing w:after="0"/>
      </w:pPr>
      <w:r w:rsidRPr="00F00D9A">
        <w:t>21.</w:t>
      </w:r>
      <w:r w:rsidRPr="00F00D9A">
        <w:tab/>
        <w:t>Penson RT, Valencia RV, Cibula D, Colombo N, Leath CA, 3rd, Bidzinski M, et al. Olaparib Versus Nonplatinum Chemotherapy in Patients With Platinum-Sensitive Relapsed Ovarian Cancer and a Germline BRCA1/2 Mutation (SOLO3): A Randomized Phase III Trial. J Clin Oncol. 2020;38(11):1164-74. Epub 20200219. doi: 10.1200/JCO.19.02745. PubMed PMID: 32073956; PubMed Central PMCID: PMCPMC7145583.</w:t>
      </w:r>
    </w:p>
    <w:p w14:paraId="6B7BD589" w14:textId="77777777" w:rsidR="00F00D9A" w:rsidRPr="00F00D9A" w:rsidRDefault="00F00D9A" w:rsidP="00F00D9A">
      <w:pPr>
        <w:pStyle w:val="EndNoteBibliography"/>
        <w:spacing w:after="0"/>
      </w:pPr>
      <w:r w:rsidRPr="00F00D9A">
        <w:t>22.</w:t>
      </w:r>
      <w:r w:rsidRPr="00F00D9A">
        <w:tab/>
        <w:t>Perl AE, Martinelli G, Cortes JE, Neubauer A, Berman E, Paolini S, et al. Gilteritinib or Chemotherapy for Relapsed or Refractory FLT3-Mutated AML. N Engl J Med. 2019;381(18):1728-40. doi: 10.1056/NEJMoa1902688. PubMed PMID: 31665578.</w:t>
      </w:r>
    </w:p>
    <w:p w14:paraId="0D7D795B" w14:textId="77777777" w:rsidR="00F00D9A" w:rsidRPr="00F00D9A" w:rsidRDefault="00F00D9A" w:rsidP="00F00D9A">
      <w:pPr>
        <w:pStyle w:val="EndNoteBibliography"/>
        <w:spacing w:after="0"/>
      </w:pPr>
      <w:r w:rsidRPr="00F00D9A">
        <w:t>23.</w:t>
      </w:r>
      <w:r w:rsidRPr="00F00D9A">
        <w:tab/>
        <w:t>Robson M, Im SA, Senkus E, Xu B, Domchek SM, Masuda N, et al. Olaparib for Metastatic Breast Cancer in Patients with a Germline BRCA Mutation. N Engl J Med. 2017;377(6):523-33. Epub 20170604. doi: 10.1056/NEJMoa1706450. PubMed PMID: 28578601.</w:t>
      </w:r>
    </w:p>
    <w:p w14:paraId="73244898" w14:textId="77777777" w:rsidR="00F00D9A" w:rsidRPr="00F00D9A" w:rsidRDefault="00F00D9A" w:rsidP="00F00D9A">
      <w:pPr>
        <w:pStyle w:val="EndNoteBibliography"/>
        <w:spacing w:after="0"/>
      </w:pPr>
      <w:r w:rsidRPr="00F00D9A">
        <w:t>24.</w:t>
      </w:r>
      <w:r w:rsidRPr="00F00D9A">
        <w:tab/>
        <w:t xml:space="preserve">Soria JC, Wu YL, Nakagawa K, Kim SW, Yang JJ, Ahn MJ, et al. Gefitinib plus chemotherapy versus placebo plus chemotherapy in EGFR-mutation-positive non-small-cell </w:t>
      </w:r>
      <w:r w:rsidRPr="00F00D9A">
        <w:lastRenderedPageBreak/>
        <w:t>lung cancer after progression on first-line gefitinib (IMPRESS): a phase 3 randomised trial. Lancet Oncol. 2015;16(8):990-8. Epub 20150706. doi: 10.1016/S1470-2045(15)00121-7. PubMed PMID: 26159065.</w:t>
      </w:r>
    </w:p>
    <w:p w14:paraId="43FC0689" w14:textId="77777777" w:rsidR="00F00D9A" w:rsidRPr="00F00D9A" w:rsidRDefault="00F00D9A" w:rsidP="00F00D9A">
      <w:pPr>
        <w:pStyle w:val="EndNoteBibliography"/>
        <w:spacing w:after="0"/>
      </w:pPr>
      <w:r w:rsidRPr="00F00D9A">
        <w:t>25.</w:t>
      </w:r>
      <w:r w:rsidRPr="00F00D9A">
        <w:tab/>
        <w:t>Soulieres D, Licitra L, Mesia R, Remenar E, Li SH, Karpenko A, et al. Molecular Alterations and Buparlisib Efficacy in Patients with Squamous Cell Carcinoma of the Head and Neck: Biomarker Analysis from BERIL-1. Clin Cancer Res. 2018;24(11):2505-16. Epub 20180228. doi: 10.1158/1078-0432.CCR-17-2644. PubMed PMID: 29490986.</w:t>
      </w:r>
    </w:p>
    <w:p w14:paraId="657CBA51" w14:textId="77777777" w:rsidR="00F00D9A" w:rsidRPr="00F00D9A" w:rsidRDefault="00F00D9A" w:rsidP="00F00D9A">
      <w:pPr>
        <w:pStyle w:val="EndNoteBibliography"/>
        <w:spacing w:after="0"/>
      </w:pPr>
      <w:r w:rsidRPr="00F00D9A">
        <w:t>26.</w:t>
      </w:r>
      <w:r w:rsidRPr="00F00D9A">
        <w:tab/>
        <w:t>Turner NC, Oliveira M, Howell SJ, Dalenc F, Cortes J, Gomez Moreno HL, et al. Capivasertib in Hormone Receptor-Positive Advanced Breast Cancer. N Engl J Med. 2023;388(22):2058-70. doi: 10.1056/NEJMoa2214131. PubMed PMID: 37256976; PubMed Central PMCID: PMCPMC11335038.</w:t>
      </w:r>
    </w:p>
    <w:p w14:paraId="235F97FE" w14:textId="77777777" w:rsidR="00F00D9A" w:rsidRPr="00F00D9A" w:rsidRDefault="00F00D9A" w:rsidP="00F00D9A">
      <w:pPr>
        <w:pStyle w:val="EndNoteBibliography"/>
        <w:spacing w:after="0"/>
      </w:pPr>
      <w:r w:rsidRPr="00F00D9A">
        <w:t>27.</w:t>
      </w:r>
      <w:r w:rsidRPr="00F00D9A">
        <w:tab/>
        <w:t>Wells SA, Jr., Robinson BG, Gagel RF, Dralle H, Fagin JA, Santoro M, et al. Vandetanib in patients with locally advanced or metastatic medullary thyroid cancer: a randomized, double-blind phase III trial. J Clin Oncol. 2012;30(2):134-41. Epub 20111024. doi: 10.1200/JCO.2011.35.5040. PubMed PMID: 22025146; PubMed Central PMCID: PMCPMC3675689.</w:t>
      </w:r>
    </w:p>
    <w:p w14:paraId="471FD22D" w14:textId="77777777" w:rsidR="00F00D9A" w:rsidRPr="00F00D9A" w:rsidRDefault="00F00D9A" w:rsidP="00F00D9A">
      <w:pPr>
        <w:pStyle w:val="EndNoteBibliography"/>
        <w:spacing w:after="0"/>
      </w:pPr>
      <w:r w:rsidRPr="00F00D9A">
        <w:t>28.</w:t>
      </w:r>
      <w:r w:rsidRPr="00F00D9A">
        <w:tab/>
        <w:t>Brundage M, Bass B, Davidson J, Queenan J, Bezjak A, Ringash J, et al. Patterns of reporting health-related quality of life outcomes in randomized clinical trials: implications for clinicians and quality of life researchers. Qual Life Res. 2011;20(5):653-64. Epub 20101126. doi: 10.1007/s11136-010-9793-3. PubMed PMID: 21110123.</w:t>
      </w:r>
    </w:p>
    <w:p w14:paraId="4EFCDBFE" w14:textId="77777777" w:rsidR="00F00D9A" w:rsidRPr="00F00D9A" w:rsidRDefault="00F00D9A" w:rsidP="00F00D9A">
      <w:pPr>
        <w:pStyle w:val="EndNoteBibliography"/>
        <w:spacing w:after="0"/>
      </w:pPr>
      <w:r w:rsidRPr="00F00D9A">
        <w:t>29.</w:t>
      </w:r>
      <w:r w:rsidRPr="00F00D9A">
        <w:tab/>
        <w:t>Di Costanzo F, Napolitano F, Salomone F, Amato AR, Alberico G, Migliaccio F, et al. Analysis of Health-Related Quality of Life Reporting in Phase III RCTs of Advanced Genitourinary Tumors. Cancers (Basel). 2023;15(23). Epub 20231204. doi: 10.3390/cancers15235703. PubMed PMID: 38067406; PubMed Central PMCID: PMCPMC10705354.</w:t>
      </w:r>
    </w:p>
    <w:p w14:paraId="348716E7" w14:textId="77777777" w:rsidR="00F00D9A" w:rsidRPr="00F00D9A" w:rsidRDefault="00F00D9A" w:rsidP="00F00D9A">
      <w:pPr>
        <w:pStyle w:val="EndNoteBibliography"/>
        <w:spacing w:after="0"/>
      </w:pPr>
      <w:r w:rsidRPr="00F00D9A">
        <w:t>30.</w:t>
      </w:r>
      <w:r w:rsidRPr="00F00D9A">
        <w:tab/>
        <w:t>Hwang TJ, Gyawali B. Association between progression-free survival and patients' quality of life in cancer clinical trials. Int J Cancer. 2019;144(7):1746-51. Epub 20181206. doi: 10.1002/ijc.31957. PubMed PMID: 30374970.</w:t>
      </w:r>
    </w:p>
    <w:p w14:paraId="2ED9BD65" w14:textId="77777777" w:rsidR="00F00D9A" w:rsidRPr="00F00D9A" w:rsidRDefault="00F00D9A" w:rsidP="00F00D9A">
      <w:pPr>
        <w:pStyle w:val="EndNoteBibliography"/>
        <w:spacing w:after="0"/>
      </w:pPr>
      <w:r w:rsidRPr="00F00D9A">
        <w:t>31.</w:t>
      </w:r>
      <w:r w:rsidRPr="00F00D9A">
        <w:tab/>
        <w:t>Marandino L, La Salvia A, Sonetto C, De Luca E, Pignataro D, Zichi C, et al. Deficiencies in health-related quality-of-life assessment and reporting: a systematic review of oncology randomized phase III trials published between 2012 and 2016. Ann Oncol. 2018;29(12):2288-95. doi: 10.1093/annonc/mdy449. PubMed PMID: 30304498.</w:t>
      </w:r>
    </w:p>
    <w:p w14:paraId="0DA71D9D" w14:textId="77777777" w:rsidR="00F00D9A" w:rsidRPr="00F00D9A" w:rsidRDefault="00F00D9A" w:rsidP="00F00D9A">
      <w:pPr>
        <w:pStyle w:val="EndNoteBibliography"/>
        <w:spacing w:after="0"/>
      </w:pPr>
      <w:r w:rsidRPr="00F00D9A">
        <w:t>32.</w:t>
      </w:r>
      <w:r w:rsidRPr="00F00D9A">
        <w:tab/>
        <w:t>Salomone F, Di Costanzo F, Pecoraro G, Viscardi G, Viggiano A, Napolitano F, et al. Health-related quality of life is underestimated and underreported in phase III clinical trials in NSCLC. Lung Cancer. 2022;174:36-44. Epub 20221019. doi: 10.1016/j.lungcan.2022.10.003. PubMed PMID: 36302311.</w:t>
      </w:r>
    </w:p>
    <w:p w14:paraId="46F7BD89" w14:textId="77777777" w:rsidR="00F00D9A" w:rsidRPr="00F00D9A" w:rsidRDefault="00F00D9A" w:rsidP="00F00D9A">
      <w:pPr>
        <w:pStyle w:val="EndNoteBibliography"/>
        <w:spacing w:after="0"/>
      </w:pPr>
      <w:r w:rsidRPr="00F00D9A">
        <w:t>33.</w:t>
      </w:r>
      <w:r w:rsidRPr="00F00D9A">
        <w:tab/>
        <w:t>Samuel JN, Booth CM, Eisenhauer E, Brundage M, Berry SR, Gyawali B. Association of Quality-of-Life Outcomes in Cancer Drug Trials With Survival Outcomes and Drug Class. JAMA Oncol. 2022;8(6):879-86. doi: 10.1001/jamaoncol.2022.0864. PubMed PMID: 35482347; PubMed Central PMCID: PMCPMC9052107.</w:t>
      </w:r>
    </w:p>
    <w:p w14:paraId="5612EF64" w14:textId="77777777" w:rsidR="00F00D9A" w:rsidRPr="00F00D9A" w:rsidRDefault="00F00D9A" w:rsidP="00F00D9A">
      <w:pPr>
        <w:pStyle w:val="EndNoteBibliography"/>
        <w:spacing w:after="0"/>
      </w:pPr>
      <w:r w:rsidRPr="00F00D9A">
        <w:t>34.</w:t>
      </w:r>
      <w:r w:rsidRPr="00F00D9A">
        <w:tab/>
        <w:t>Servetto A, Salomone F, Di Costanzo F, Iuliano R, Marandino L, Napolitano F, et al. Inadequate health-related quality of life assessment and reporting in phase III clinical trials of immune checkpoint inhibitors in solid cancers: A systematic review. Crit Rev Oncol Hematol. 2022;172:103649. Epub 20220305. doi: 10.1016/j.critrevonc.2022.103649. PubMed PMID: 35259486.</w:t>
      </w:r>
    </w:p>
    <w:p w14:paraId="63CAB826" w14:textId="77777777" w:rsidR="00F00D9A" w:rsidRPr="00F00D9A" w:rsidRDefault="00F00D9A" w:rsidP="00F00D9A">
      <w:pPr>
        <w:pStyle w:val="EndNoteBibliography"/>
        <w:spacing w:after="0"/>
      </w:pPr>
      <w:r w:rsidRPr="00F00D9A">
        <w:t>35.</w:t>
      </w:r>
      <w:r w:rsidRPr="00F00D9A">
        <w:tab/>
        <w:t>St Germain D, Denicoff A, Torres A, Kelaghan J, McCaskill-Stevens W, Mishkin G, et al. Reporting of health-related quality of life endpoints in National Cancer Institute-supported cancer treatment trials. Cancer. 2020;126(11):2687-93. Epub 20200401. doi: 10.1002/cncr.32765. PubMed PMID: 32237256.</w:t>
      </w:r>
    </w:p>
    <w:p w14:paraId="538E8EC5" w14:textId="77777777" w:rsidR="00F00D9A" w:rsidRPr="00F00D9A" w:rsidRDefault="00F00D9A" w:rsidP="00F00D9A">
      <w:pPr>
        <w:pStyle w:val="EndNoteBibliography"/>
        <w:spacing w:after="0"/>
      </w:pPr>
      <w:r w:rsidRPr="00F00D9A">
        <w:t>36.</w:t>
      </w:r>
      <w:r w:rsidRPr="00F00D9A">
        <w:tab/>
        <w:t xml:space="preserve">Sherry AD, Miller AM, Parlapalli JP, Kupferman GS, Beck EJ, McDonald J, et al. Overall Survival and Quality-of-Life Superiority in Modern Phase 3 Oncology Trials: A Meta-Epidemiological Analysis. JAMA Oncol. 2025. Epub 20250601. doi: </w:t>
      </w:r>
      <w:r w:rsidRPr="00F00D9A">
        <w:lastRenderedPageBreak/>
        <w:t>10.1001/jamaoncol.2025.1002. PubMed PMID: 40451185; PubMed Central PMCID: PMCPMC12127959.</w:t>
      </w:r>
    </w:p>
    <w:p w14:paraId="21C3161A" w14:textId="77777777" w:rsidR="00F00D9A" w:rsidRPr="00F00D9A" w:rsidRDefault="00F00D9A" w:rsidP="00F00D9A">
      <w:pPr>
        <w:pStyle w:val="EndNoteBibliography"/>
      </w:pPr>
      <w:r w:rsidRPr="00F00D9A">
        <w:t>37.</w:t>
      </w:r>
      <w:r w:rsidRPr="00F00D9A">
        <w:tab/>
        <w:t>Waisberg F, Lopez C, Enrico D, Rodriguez A, Hirsch I, Burton J, et al. Assessing the methodological quality of quality-of-life analyses in first-line non-small cell lung cancer trials: A systematic review. Crit Rev Oncol Hematol. 2022;176:103747. Epub 20220616. doi: 10.1016/j.critrevonc.2022.103747. PubMed PMID: 35717006.</w:t>
      </w:r>
    </w:p>
    <w:p w14:paraId="6E920348" w14:textId="1191CF1C" w:rsidR="0060099D" w:rsidRDefault="00D97261">
      <w:r>
        <w:fldChar w:fldCharType="end"/>
      </w:r>
    </w:p>
    <w:sectPr w:rsidR="0060099D" w:rsidSect="00D462E8">
      <w:pgSz w:w="11906" w:h="16838"/>
      <w:pgMar w:top="1440" w:right="1440" w:bottom="1440" w:left="1440" w:header="709" w:footer="709" w:gutter="0"/>
      <w:pgNumType w:start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64752F" w14:textId="77777777" w:rsidR="0011517F" w:rsidRDefault="0011517F" w:rsidP="005315E2">
      <w:pPr>
        <w:spacing w:after="0" w:line="240" w:lineRule="auto"/>
      </w:pPr>
      <w:r>
        <w:separator/>
      </w:r>
    </w:p>
  </w:endnote>
  <w:endnote w:type="continuationSeparator" w:id="0">
    <w:p w14:paraId="35354E31" w14:textId="77777777" w:rsidR="0011517F" w:rsidRDefault="0011517F" w:rsidP="005315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9709286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A3BFF" w14:textId="5C9DA922" w:rsidR="005315E2" w:rsidRDefault="005315E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298A88F" w14:textId="77777777" w:rsidR="005315E2" w:rsidRDefault="005315E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6D236CB" w14:textId="77777777" w:rsidR="0011517F" w:rsidRDefault="0011517F" w:rsidP="005315E2">
      <w:pPr>
        <w:spacing w:after="0" w:line="240" w:lineRule="auto"/>
      </w:pPr>
      <w:r>
        <w:separator/>
      </w:r>
    </w:p>
  </w:footnote>
  <w:footnote w:type="continuationSeparator" w:id="0">
    <w:p w14:paraId="6D6E1E60" w14:textId="77777777" w:rsidR="0011517F" w:rsidRDefault="0011517F" w:rsidP="005315E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80A1679"/>
    <w:multiLevelType w:val="hybridMultilevel"/>
    <w:tmpl w:val="098A3D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D7638AB"/>
    <w:multiLevelType w:val="hybridMultilevel"/>
    <w:tmpl w:val="8F1457D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58642592">
    <w:abstractNumId w:val="0"/>
  </w:num>
  <w:num w:numId="2" w16cid:durableId="158912256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20at2vkaa5f0erpeuped9dzzstrfztpx5z&quot;&gt;My EndNote Library&lt;record-ids&gt;&lt;item&gt;2&lt;/item&gt;&lt;item&gt;4&lt;/item&gt;&lt;item&gt;5&lt;/item&gt;&lt;item&gt;6&lt;/item&gt;&lt;item&gt;9&lt;/item&gt;&lt;item&gt;10&lt;/item&gt;&lt;item&gt;11&lt;/item&gt;&lt;item&gt;13&lt;/item&gt;&lt;item&gt;19&lt;/item&gt;&lt;item&gt;21&lt;/item&gt;&lt;item&gt;31&lt;/item&gt;&lt;item&gt;32&lt;/item&gt;&lt;item&gt;34&lt;/item&gt;&lt;item&gt;36&lt;/item&gt;&lt;item&gt;38&lt;/item&gt;&lt;item&gt;40&lt;/item&gt;&lt;item&gt;41&lt;/item&gt;&lt;item&gt;42&lt;/item&gt;&lt;item&gt;49&lt;/item&gt;&lt;item&gt;51&lt;/item&gt;&lt;item&gt;52&lt;/item&gt;&lt;item&gt;53&lt;/item&gt;&lt;item&gt;55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/record-ids&gt;&lt;/item&gt;&lt;/Libraries&gt;"/>
  </w:docVars>
  <w:rsids>
    <w:rsidRoot w:val="006D3377"/>
    <w:rsid w:val="00016376"/>
    <w:rsid w:val="000865EC"/>
    <w:rsid w:val="000C5A95"/>
    <w:rsid w:val="000C69CF"/>
    <w:rsid w:val="000E027C"/>
    <w:rsid w:val="0011517F"/>
    <w:rsid w:val="00132307"/>
    <w:rsid w:val="00172FFB"/>
    <w:rsid w:val="001D2E09"/>
    <w:rsid w:val="001E08D2"/>
    <w:rsid w:val="00220CFC"/>
    <w:rsid w:val="0033157A"/>
    <w:rsid w:val="00380567"/>
    <w:rsid w:val="003A08C1"/>
    <w:rsid w:val="003A5872"/>
    <w:rsid w:val="00417CEB"/>
    <w:rsid w:val="00466F9E"/>
    <w:rsid w:val="00500548"/>
    <w:rsid w:val="00501240"/>
    <w:rsid w:val="005315E2"/>
    <w:rsid w:val="005F16E5"/>
    <w:rsid w:val="0060099D"/>
    <w:rsid w:val="006278A7"/>
    <w:rsid w:val="006339EA"/>
    <w:rsid w:val="006570DC"/>
    <w:rsid w:val="006D2DD7"/>
    <w:rsid w:val="006D3377"/>
    <w:rsid w:val="00787797"/>
    <w:rsid w:val="00793CE2"/>
    <w:rsid w:val="00833C9B"/>
    <w:rsid w:val="00836205"/>
    <w:rsid w:val="008B1742"/>
    <w:rsid w:val="009460CE"/>
    <w:rsid w:val="00981408"/>
    <w:rsid w:val="009A711C"/>
    <w:rsid w:val="00B52E9D"/>
    <w:rsid w:val="00C0331D"/>
    <w:rsid w:val="00CF6574"/>
    <w:rsid w:val="00D462E8"/>
    <w:rsid w:val="00D55989"/>
    <w:rsid w:val="00D8165F"/>
    <w:rsid w:val="00D97261"/>
    <w:rsid w:val="00E34D0E"/>
    <w:rsid w:val="00E84D59"/>
    <w:rsid w:val="00F00D9A"/>
    <w:rsid w:val="00F25FB9"/>
    <w:rsid w:val="00F6428B"/>
    <w:rsid w:val="00FC19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C28C3A"/>
  <w15:chartTrackingRefBased/>
  <w15:docId w15:val="{1395053A-007B-4B64-81F8-46910673D3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D337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D337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D337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D337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D337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D337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D337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D337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D337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337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D337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D337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D337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D337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D337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D337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D337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D337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D337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D337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D337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D337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D337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D337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D337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D337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D337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D337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D3377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6D3377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5315E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15E2"/>
  </w:style>
  <w:style w:type="paragraph" w:styleId="Footer">
    <w:name w:val="footer"/>
    <w:basedOn w:val="Normal"/>
    <w:link w:val="FooterChar"/>
    <w:uiPriority w:val="99"/>
    <w:unhideWhenUsed/>
    <w:rsid w:val="005315E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15E2"/>
  </w:style>
  <w:style w:type="paragraph" w:styleId="TOCHeading">
    <w:name w:val="TOC Heading"/>
    <w:basedOn w:val="Heading1"/>
    <w:next w:val="Normal"/>
    <w:uiPriority w:val="39"/>
    <w:unhideWhenUsed/>
    <w:qFormat/>
    <w:rsid w:val="00466F9E"/>
    <w:pPr>
      <w:spacing w:before="240" w:after="0"/>
      <w:outlineLvl w:val="9"/>
    </w:pPr>
    <w:rPr>
      <w:kern w:val="0"/>
      <w:sz w:val="32"/>
      <w:szCs w:val="32"/>
      <w:lang w:val="en-US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466F9E"/>
    <w:pPr>
      <w:spacing w:after="100"/>
      <w:ind w:left="220"/>
    </w:pPr>
    <w:rPr>
      <w:rFonts w:eastAsiaTheme="minorEastAsia" w:cs="Times New Roman"/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466F9E"/>
    <w:pPr>
      <w:spacing w:after="100"/>
    </w:pPr>
    <w:rPr>
      <w:rFonts w:eastAsiaTheme="minorEastAsia" w:cs="Times New Roman"/>
      <w:b/>
      <w:bCs/>
      <w:i/>
      <w:iCs/>
      <w:kern w:val="0"/>
      <w:lang w:val="en-US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466F9E"/>
    <w:pPr>
      <w:spacing w:after="100"/>
      <w:ind w:left="440"/>
    </w:pPr>
    <w:rPr>
      <w:rFonts w:eastAsiaTheme="minorEastAsia" w:cs="Times New Roman"/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D97261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7261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7261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7261"/>
    <w:rPr>
      <w:rFonts w:ascii="Aptos" w:hAnsi="Aptos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9726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600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13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doi.org/10.1093/annonc/mdz394.055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05FAF4-71BC-460C-A533-7CDCECAC03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3</Pages>
  <Words>4509</Words>
  <Characters>25707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 Liu</dc:creator>
  <cp:keywords/>
  <dc:description/>
  <cp:lastModifiedBy>Nipun Shrestha</cp:lastModifiedBy>
  <cp:revision>4</cp:revision>
  <dcterms:created xsi:type="dcterms:W3CDTF">2025-07-05T00:59:00Z</dcterms:created>
  <dcterms:modified xsi:type="dcterms:W3CDTF">2025-07-06T01:15:00Z</dcterms:modified>
</cp:coreProperties>
</file>